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1DA24" w14:textId="1C09337E" w:rsidR="00CB6389" w:rsidRPr="00A504FA" w:rsidRDefault="00E23EB8" w:rsidP="00E23EB8">
      <w:pPr>
        <w:jc w:val="center"/>
        <w:rPr>
          <w:rFonts w:ascii="Times New Roman" w:hAnsi="Times New Roman" w:cs="Times New Roman"/>
          <w:i/>
          <w:iCs/>
          <w:color w:val="000000"/>
          <w:sz w:val="24"/>
          <w:szCs w:val="24"/>
        </w:rPr>
      </w:pPr>
      <w:r w:rsidRPr="00A504FA">
        <w:rPr>
          <w:rFonts w:ascii="Times New Roman" w:hAnsi="Times New Roman" w:cs="Times New Roman"/>
          <w:i/>
          <w:iCs/>
          <w:color w:val="000000"/>
          <w:sz w:val="24"/>
          <w:szCs w:val="24"/>
        </w:rPr>
        <w:t>Marker Based Tracking pada Charity Box AR untuk meningkatkan kesejahteraan masjid</w:t>
      </w:r>
    </w:p>
    <w:p w14:paraId="72E36BEE" w14:textId="0CFEC6C9" w:rsidR="0075116E" w:rsidRPr="0075116E" w:rsidRDefault="00AF039E" w:rsidP="0075116E">
      <w:pPr>
        <w:jc w:val="center"/>
        <w:rPr>
          <w:rFonts w:ascii="Times New Roman" w:hAnsi="Times New Roman" w:cs="Times New Roman"/>
          <w:sz w:val="24"/>
          <w:szCs w:val="24"/>
        </w:rPr>
      </w:pPr>
      <w:r w:rsidRPr="00A504FA">
        <w:rPr>
          <w:rFonts w:ascii="Times New Roman" w:hAnsi="Times New Roman" w:cs="Times New Roman"/>
          <w:b/>
          <w:bCs/>
          <w:sz w:val="24"/>
          <w:szCs w:val="24"/>
        </w:rPr>
        <w:t xml:space="preserve">Ighna </w:t>
      </w:r>
      <w:r w:rsidR="0075116E" w:rsidRPr="00A504FA">
        <w:rPr>
          <w:rFonts w:ascii="Times New Roman" w:hAnsi="Times New Roman" w:cs="Times New Roman"/>
          <w:b/>
          <w:bCs/>
          <w:sz w:val="24"/>
          <w:szCs w:val="24"/>
        </w:rPr>
        <w:t>Nurtamami</w:t>
      </w:r>
      <w:r w:rsidR="0075116E" w:rsidRPr="0075116E">
        <w:rPr>
          <w:rFonts w:ascii="Times New Roman" w:hAnsi="Times New Roman" w:cs="Times New Roman"/>
          <w:b/>
          <w:bCs/>
          <w:sz w:val="24"/>
          <w:szCs w:val="24"/>
          <w:vertAlign w:val="superscript"/>
        </w:rPr>
        <w:t>1,*</w:t>
      </w:r>
      <w:r w:rsidR="0075116E" w:rsidRPr="0075116E">
        <w:rPr>
          <w:rFonts w:ascii="Times New Roman" w:hAnsi="Times New Roman" w:cs="Times New Roman"/>
          <w:b/>
          <w:bCs/>
          <w:sz w:val="24"/>
          <w:szCs w:val="24"/>
        </w:rPr>
        <w:t xml:space="preserve">, </w:t>
      </w:r>
      <w:r w:rsidRPr="00A504FA">
        <w:rPr>
          <w:rFonts w:ascii="Times New Roman" w:hAnsi="Times New Roman" w:cs="Times New Roman"/>
          <w:b/>
          <w:bCs/>
          <w:sz w:val="24"/>
          <w:szCs w:val="24"/>
        </w:rPr>
        <w:t xml:space="preserve">Moch </w:t>
      </w:r>
      <w:r w:rsidR="0075116E" w:rsidRPr="00A504FA">
        <w:rPr>
          <w:rFonts w:ascii="Times New Roman" w:hAnsi="Times New Roman" w:cs="Times New Roman"/>
          <w:b/>
          <w:bCs/>
          <w:sz w:val="24"/>
          <w:szCs w:val="24"/>
        </w:rPr>
        <w:t>Arsy</w:t>
      </w:r>
      <w:r w:rsidRPr="00A504FA">
        <w:rPr>
          <w:rFonts w:ascii="Times New Roman" w:hAnsi="Times New Roman" w:cs="Times New Roman"/>
          <w:b/>
          <w:bCs/>
          <w:sz w:val="24"/>
          <w:szCs w:val="24"/>
        </w:rPr>
        <w:t>l Albani,Muhammad Afian Anwar</w:t>
      </w:r>
      <w:r w:rsidRPr="00A504FA">
        <w:rPr>
          <w:rFonts w:ascii="Times New Roman" w:hAnsi="Times New Roman" w:cs="Times New Roman"/>
          <w:b/>
          <w:bCs/>
          <w:sz w:val="24"/>
          <w:szCs w:val="24"/>
          <w:vertAlign w:val="superscript"/>
        </w:rPr>
        <w:t>3</w:t>
      </w:r>
      <w:r w:rsidRPr="00A504FA">
        <w:rPr>
          <w:rFonts w:ascii="Times New Roman" w:hAnsi="Times New Roman" w:cs="Times New Roman"/>
          <w:b/>
          <w:bCs/>
          <w:sz w:val="24"/>
          <w:szCs w:val="24"/>
        </w:rPr>
        <w:t>,</w:t>
      </w:r>
      <w:r w:rsidR="0075116E" w:rsidRPr="0075116E">
        <w:rPr>
          <w:rFonts w:ascii="Times New Roman" w:hAnsi="Times New Roman" w:cs="Times New Roman"/>
          <w:b/>
          <w:bCs/>
          <w:sz w:val="24"/>
          <w:szCs w:val="24"/>
        </w:rPr>
        <w:t xml:space="preserve"> Diena Rauda Ramdania</w:t>
      </w:r>
      <w:r w:rsidRPr="00A504FA">
        <w:rPr>
          <w:rFonts w:ascii="Times New Roman" w:hAnsi="Times New Roman" w:cs="Times New Roman"/>
          <w:b/>
          <w:bCs/>
          <w:sz w:val="24"/>
          <w:szCs w:val="24"/>
          <w:vertAlign w:val="superscript"/>
        </w:rPr>
        <w:t>4</w:t>
      </w:r>
      <w:r w:rsidR="0075116E" w:rsidRPr="0075116E">
        <w:rPr>
          <w:rFonts w:ascii="Times New Roman" w:hAnsi="Times New Roman" w:cs="Times New Roman"/>
          <w:b/>
          <w:bCs/>
          <w:sz w:val="24"/>
          <w:szCs w:val="24"/>
        </w:rPr>
        <w:t xml:space="preserve">, </w:t>
      </w:r>
    </w:p>
    <w:p w14:paraId="0CF4FB33" w14:textId="337BA45F" w:rsidR="00AF039E" w:rsidRPr="0075116E" w:rsidRDefault="00E900C2" w:rsidP="00AF039E">
      <w:pPr>
        <w:jc w:val="center"/>
        <w:rPr>
          <w:rFonts w:ascii="Times New Roman" w:hAnsi="Times New Roman" w:cs="Times New Roman"/>
          <w:sz w:val="24"/>
          <w:szCs w:val="24"/>
        </w:rPr>
      </w:pPr>
      <w:r>
        <w:rPr>
          <w:rFonts w:ascii="Times New Roman" w:hAnsi="Times New Roman" w:cs="Times New Roman"/>
          <w:sz w:val="24"/>
          <w:szCs w:val="24"/>
          <w:vertAlign w:val="superscript"/>
        </w:rPr>
        <w:t>1</w:t>
      </w:r>
      <w:r w:rsidR="00AF039E" w:rsidRPr="0075116E">
        <w:rPr>
          <w:rFonts w:ascii="Times New Roman" w:hAnsi="Times New Roman" w:cs="Times New Roman"/>
          <w:sz w:val="24"/>
          <w:szCs w:val="24"/>
        </w:rPr>
        <w:t>Department of Informatics, UIN Sunan Gunung Djati Bandung, Indonesia</w:t>
      </w:r>
    </w:p>
    <w:p w14:paraId="23FF7E13" w14:textId="07B3A383" w:rsidR="00AF039E" w:rsidRPr="0075116E" w:rsidRDefault="00E900C2" w:rsidP="00AF039E">
      <w:pPr>
        <w:jc w:val="center"/>
        <w:rPr>
          <w:rFonts w:ascii="Times New Roman" w:hAnsi="Times New Roman" w:cs="Times New Roman"/>
          <w:sz w:val="24"/>
          <w:szCs w:val="24"/>
        </w:rPr>
      </w:pPr>
      <w:r>
        <w:rPr>
          <w:rFonts w:ascii="Times New Roman" w:hAnsi="Times New Roman" w:cs="Times New Roman"/>
          <w:sz w:val="24"/>
          <w:szCs w:val="24"/>
          <w:vertAlign w:val="superscript"/>
        </w:rPr>
        <w:t>2</w:t>
      </w:r>
      <w:r w:rsidR="00AF039E" w:rsidRPr="0075116E">
        <w:rPr>
          <w:rFonts w:ascii="Times New Roman" w:hAnsi="Times New Roman" w:cs="Times New Roman"/>
          <w:sz w:val="24"/>
          <w:szCs w:val="24"/>
        </w:rPr>
        <w:t>Department of Informatics, UIN Sunan Gunung Djati Bandung, Indonesia</w:t>
      </w:r>
    </w:p>
    <w:p w14:paraId="3C3387A5" w14:textId="77777777" w:rsidR="0075116E" w:rsidRPr="00A504FA" w:rsidRDefault="0075116E" w:rsidP="0075116E">
      <w:pPr>
        <w:jc w:val="center"/>
        <w:rPr>
          <w:rFonts w:ascii="Times New Roman" w:hAnsi="Times New Roman" w:cs="Times New Roman"/>
          <w:sz w:val="24"/>
          <w:szCs w:val="24"/>
        </w:rPr>
      </w:pPr>
      <w:r w:rsidRPr="0075116E">
        <w:rPr>
          <w:rFonts w:ascii="Times New Roman" w:hAnsi="Times New Roman" w:cs="Times New Roman"/>
          <w:sz w:val="24"/>
          <w:szCs w:val="24"/>
          <w:vertAlign w:val="superscript"/>
        </w:rPr>
        <w:t>3</w:t>
      </w:r>
      <w:r w:rsidRPr="0075116E">
        <w:rPr>
          <w:rFonts w:ascii="Times New Roman" w:hAnsi="Times New Roman" w:cs="Times New Roman"/>
          <w:sz w:val="24"/>
          <w:szCs w:val="24"/>
        </w:rPr>
        <w:t>Department of Informatics, UIN Sunan Gunung Djati Bandung, Indonesia</w:t>
      </w:r>
    </w:p>
    <w:p w14:paraId="4AE521DB" w14:textId="20A330ED" w:rsidR="00AF039E" w:rsidRPr="0075116E" w:rsidRDefault="00AF039E" w:rsidP="00AF039E">
      <w:pPr>
        <w:jc w:val="center"/>
        <w:rPr>
          <w:rFonts w:ascii="Times New Roman" w:hAnsi="Times New Roman" w:cs="Times New Roman"/>
          <w:sz w:val="24"/>
          <w:szCs w:val="24"/>
        </w:rPr>
      </w:pPr>
      <w:r w:rsidRPr="00A504FA">
        <w:rPr>
          <w:rFonts w:ascii="Times New Roman" w:hAnsi="Times New Roman" w:cs="Times New Roman"/>
          <w:sz w:val="24"/>
          <w:szCs w:val="24"/>
          <w:vertAlign w:val="superscript"/>
        </w:rPr>
        <w:t>4</w:t>
      </w:r>
      <w:r w:rsidRPr="0075116E">
        <w:rPr>
          <w:rFonts w:ascii="Times New Roman" w:hAnsi="Times New Roman" w:cs="Times New Roman"/>
          <w:sz w:val="24"/>
          <w:szCs w:val="24"/>
          <w:vertAlign w:val="superscript"/>
        </w:rPr>
        <w:t>3</w:t>
      </w:r>
      <w:r w:rsidRPr="0075116E">
        <w:rPr>
          <w:rFonts w:ascii="Times New Roman" w:hAnsi="Times New Roman" w:cs="Times New Roman"/>
          <w:sz w:val="24"/>
          <w:szCs w:val="24"/>
        </w:rPr>
        <w:t>Department of Informatics, UIN Sunan Gunung Djati Bandung, Indonesia</w:t>
      </w:r>
    </w:p>
    <w:p w14:paraId="1FE79724" w14:textId="2F98A507" w:rsidR="0075116E" w:rsidRPr="0075116E" w:rsidRDefault="0075116E" w:rsidP="0075116E">
      <w:pPr>
        <w:jc w:val="center"/>
        <w:rPr>
          <w:rFonts w:ascii="Times New Roman" w:hAnsi="Times New Roman" w:cs="Times New Roman"/>
          <w:sz w:val="24"/>
          <w:szCs w:val="24"/>
        </w:rPr>
      </w:pPr>
      <w:r w:rsidRPr="0075116E">
        <w:rPr>
          <w:rFonts w:ascii="Times New Roman" w:hAnsi="Times New Roman" w:cs="Times New Roman"/>
          <w:sz w:val="24"/>
          <w:szCs w:val="24"/>
        </w:rPr>
        <w:t>Center for Computer Advance Technology, Universiti Teknologi Malaysia Melaka, Malaysia</w:t>
      </w:r>
    </w:p>
    <w:p w14:paraId="50E3F669" w14:textId="129DFD86" w:rsidR="0075116E" w:rsidRPr="00A504FA" w:rsidRDefault="0075116E" w:rsidP="0075116E">
      <w:pPr>
        <w:jc w:val="center"/>
        <w:rPr>
          <w:rFonts w:ascii="Times New Roman" w:hAnsi="Times New Roman" w:cs="Times New Roman"/>
          <w:sz w:val="24"/>
          <w:szCs w:val="24"/>
        </w:rPr>
      </w:pPr>
      <w:r w:rsidRPr="00A504FA">
        <w:rPr>
          <w:rFonts w:ascii="Times New Roman" w:hAnsi="Times New Roman" w:cs="Times New Roman"/>
          <w:sz w:val="24"/>
          <w:szCs w:val="24"/>
        </w:rPr>
        <w:t>*Corresponding e-mail: busro@uinsgd.ac.id</w:t>
      </w:r>
    </w:p>
    <w:p w14:paraId="6401835B" w14:textId="77777777" w:rsidR="0013347F" w:rsidRPr="00A504FA" w:rsidRDefault="0013347F" w:rsidP="0013347F">
      <w:pPr>
        <w:rPr>
          <w:rFonts w:ascii="Times New Roman" w:hAnsi="Times New Roman" w:cs="Times New Roman"/>
          <w:sz w:val="24"/>
          <w:szCs w:val="24"/>
        </w:rPr>
        <w:sectPr w:rsidR="0013347F" w:rsidRPr="00A504FA" w:rsidSect="0013347F">
          <w:pgSz w:w="12240" w:h="15840"/>
          <w:pgMar w:top="1440" w:right="1440" w:bottom="1440" w:left="1440" w:header="720" w:footer="720" w:gutter="0"/>
          <w:cols w:space="720"/>
          <w:docGrid w:linePitch="360"/>
        </w:sectPr>
      </w:pPr>
    </w:p>
    <w:p w14:paraId="7D34AABE" w14:textId="5583C42C" w:rsidR="0013347F" w:rsidRPr="00A504FA" w:rsidRDefault="0013347F" w:rsidP="00A504FA">
      <w:pPr>
        <w:jc w:val="center"/>
        <w:rPr>
          <w:rFonts w:ascii="Times New Roman" w:hAnsi="Times New Roman" w:cs="Times New Roman"/>
          <w:b/>
          <w:bCs/>
          <w:sz w:val="24"/>
          <w:szCs w:val="24"/>
        </w:rPr>
      </w:pPr>
      <w:r w:rsidRPr="00A504FA">
        <w:rPr>
          <w:rFonts w:ascii="Times New Roman" w:hAnsi="Times New Roman" w:cs="Times New Roman"/>
          <w:b/>
          <w:bCs/>
          <w:sz w:val="24"/>
          <w:szCs w:val="24"/>
        </w:rPr>
        <w:t>Abst</w:t>
      </w:r>
      <w:r w:rsidR="00A504FA">
        <w:rPr>
          <w:rFonts w:ascii="Times New Roman" w:hAnsi="Times New Roman" w:cs="Times New Roman"/>
          <w:b/>
          <w:bCs/>
          <w:sz w:val="24"/>
          <w:szCs w:val="24"/>
        </w:rPr>
        <w:t>ra</w:t>
      </w:r>
      <w:r w:rsidRPr="00A504FA">
        <w:rPr>
          <w:rFonts w:ascii="Times New Roman" w:hAnsi="Times New Roman" w:cs="Times New Roman"/>
          <w:b/>
          <w:bCs/>
          <w:sz w:val="24"/>
          <w:szCs w:val="24"/>
        </w:rPr>
        <w:t>k</w:t>
      </w:r>
    </w:p>
    <w:p w14:paraId="65BCAC81" w14:textId="77777777" w:rsidR="00717F3F" w:rsidRPr="00A504FA" w:rsidRDefault="00717F3F" w:rsidP="00717F3F">
      <w:pPr>
        <w:jc w:val="both"/>
        <w:rPr>
          <w:rFonts w:ascii="Times New Roman" w:hAnsi="Times New Roman" w:cs="Times New Roman"/>
          <w:sz w:val="24"/>
          <w:szCs w:val="24"/>
        </w:rPr>
        <w:sectPr w:rsidR="00717F3F" w:rsidRPr="00A504FA" w:rsidSect="00A504FA">
          <w:type w:val="continuous"/>
          <w:pgSz w:w="12240" w:h="15840"/>
          <w:pgMar w:top="1440" w:right="1440" w:bottom="1440" w:left="1440" w:header="720" w:footer="720" w:gutter="0"/>
          <w:cols w:space="720"/>
          <w:docGrid w:linePitch="360"/>
        </w:sectPr>
      </w:pPr>
    </w:p>
    <w:p w14:paraId="3829DBAA" w14:textId="28D7E9E1" w:rsidR="00717F3F" w:rsidRPr="00A504FA" w:rsidRDefault="009B1BA4" w:rsidP="00717F3F">
      <w:pPr>
        <w:jc w:val="both"/>
        <w:rPr>
          <w:rFonts w:ascii="Times New Roman" w:hAnsi="Times New Roman" w:cs="Times New Roman"/>
          <w:sz w:val="24"/>
          <w:szCs w:val="24"/>
        </w:rPr>
      </w:pPr>
      <w:r w:rsidRPr="009B1BA4">
        <w:rPr>
          <w:rFonts w:ascii="Times New Roman" w:hAnsi="Times New Roman" w:cs="Times New Roman"/>
          <w:sz w:val="24"/>
          <w:szCs w:val="24"/>
        </w:rPr>
        <w:t>Masjid adalah tempat ibadah yang digunakan oleh umat Muslim untuk melaksanakan shalat, ibadah, dan aktivitas keagamaan lainnya</w:t>
      </w:r>
      <w:r w:rsidR="00ED7CE4">
        <w:rPr>
          <w:rFonts w:ascii="Times New Roman" w:hAnsi="Times New Roman" w:cs="Times New Roman"/>
          <w:sz w:val="24"/>
          <w:szCs w:val="24"/>
        </w:rPr>
        <w:fldChar w:fldCharType="begin" w:fldLock="1"/>
      </w:r>
      <w:r w:rsidR="00ED7CE4">
        <w:rPr>
          <w:rFonts w:ascii="Times New Roman" w:hAnsi="Times New Roman" w:cs="Times New Roman"/>
          <w:sz w:val="24"/>
          <w:szCs w:val="24"/>
        </w:rPr>
        <w:instrText>ADDIN CSL_CITATION {"citationItems":[{"id":"ITEM-1","itemData":{"abstract":"Pengelolaan masjid dilaksanakan berdasarkan perencanaan yang baik. Tidak hanya berfungsi sebagai tempat ibadah, masjid juga membina dan mendidik manusia menjadi insan yang beriman dan bertakwa. Rasulullah mengatur masjid sebagai pusat ibadah, menyelesaikan perkara dan pertikaian dalam masjid, sebagai pusat pendidikan dan pengajaran, mengatur strategi dan taktik perang di masjid, pusat informasi Islam, tempat sosial, ditempatkan baitul mal / kas negara, atau kas masyarakat muslim, Ibnu sabit mendeklamasikan sajak – sajaknya dalam masjid ketika membela nabi, dan pernikahan.","author":[{"dropping-particle":"","family":"Said","given":"Nurhidayat Muh.","non-dropping-particle":"","parse-names":false,"suffix":""}],"container-title":"Jurnal Tabligh","id":"ITEM-1","issued":{"date-parts":[["2016"]]},"page":"84-96","title":"Manajemen Masjid ( Studi Pengelolaan Masjid Agung Al-Azhar Jakarta )","type":"article-journal"},"uris":["http://www.mendeley.com/documents/?uuid=6f0fad97-c1d7-42c6-ae8c-d5e284d02d27"]}],"mendeley":{"formattedCitation":"[1]","plainTextFormattedCitation":"[1]","previouslyFormattedCitation":"[1]"},"properties":{"noteIndex":0},"schema":"https://github.com/citation-style-language/schema/raw/master/csl-citation.json"}</w:instrText>
      </w:r>
      <w:r w:rsidR="00ED7CE4">
        <w:rPr>
          <w:rFonts w:ascii="Times New Roman" w:hAnsi="Times New Roman" w:cs="Times New Roman"/>
          <w:sz w:val="24"/>
          <w:szCs w:val="24"/>
        </w:rPr>
        <w:fldChar w:fldCharType="separate"/>
      </w:r>
      <w:r w:rsidR="00ED7CE4" w:rsidRPr="00ED7CE4">
        <w:rPr>
          <w:rFonts w:ascii="Times New Roman" w:hAnsi="Times New Roman" w:cs="Times New Roman"/>
          <w:noProof/>
          <w:sz w:val="24"/>
          <w:szCs w:val="24"/>
        </w:rPr>
        <w:t>[1]</w:t>
      </w:r>
      <w:r w:rsidR="00ED7CE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43FED">
        <w:rPr>
          <w:rFonts w:ascii="Times New Roman" w:hAnsi="Times New Roman" w:cs="Times New Roman"/>
          <w:sz w:val="24"/>
          <w:szCs w:val="24"/>
        </w:rPr>
        <w:t>Dalam 2 tahun terakhir karena bencana Covid-19, penurunan donasi pada masjid menurun akibat kurangnya aktivitas yang dilakukan di dalam masjid</w:t>
      </w:r>
      <w:r w:rsidR="00ED7CE4">
        <w:rPr>
          <w:rFonts w:ascii="Times New Roman" w:hAnsi="Times New Roman" w:cs="Times New Roman"/>
          <w:sz w:val="24"/>
          <w:szCs w:val="24"/>
        </w:rPr>
        <w:fldChar w:fldCharType="begin" w:fldLock="1"/>
      </w:r>
      <w:r w:rsidR="00522ED0">
        <w:rPr>
          <w:rFonts w:ascii="Times New Roman" w:hAnsi="Times New Roman" w:cs="Times New Roman"/>
          <w:sz w:val="24"/>
          <w:szCs w:val="24"/>
        </w:rPr>
        <w:instrText>ADDIN CSL_CITATION {"citationItems":[{"id":"ITEM-1","itemData":{"abstract":"The function of the mosque is very significant to human life, so that the mosque is very crowded with people, especially at certain times. The congregation that visits the mosque most is the male congregation. Meanwhile, men are a group that is vulnerable to covid-19. This condition is a potential distribution and transmission of covid-19. For this reason, there is a need for mosque management based on health transitions during the co-19 pandemic. The aim is to prevent and break the chain of distribution of covid-19. This management incorporates elements of social conception and behavior change in relation to health determinants. This management includes: first, physical management consisting of management, construction and physical maintenance of mosques, maintenance of mosque cleanliness, management of mosque facilities. Second, functional management which includes the function of the mosque as a place of propaganda, a place of education, and a place for socialization and information about preventing the spread of covid-19.","author":[{"dropping-particle":"","family":"Nasution","given":"Nurseri Hasnah . Wijaya","non-dropping-particle":"","parse-names":false,"suffix":""}],"container-title":"Manajemen Masjid Pada Masa Pandemi Covid 19","id":"ITEM-1","issue":"1","issued":{"date-parts":[["2020"]]},"page":"1","title":"MANAJEMEN MASJID PADA MASA PANDEMI COVID 19 Oleh: Dr. Nurseri Hasnah Nasution, M.Ag 1 Dr. Wijaya, M.Si. 2","type":"article-journal","volume":"2"},"uris":["http://www.mendeley.com/documents/?uuid=0daecf4b-ef6e-475f-93e0-9cb3273ca5b0"]}],"mendeley":{"formattedCitation":"[2]","plainTextFormattedCitation":"[2]","previouslyFormattedCitation":"[2]"},"properties":{"noteIndex":0},"schema":"https://github.com/citation-style-language/schema/raw/master/csl-citation.json"}</w:instrText>
      </w:r>
      <w:r w:rsidR="00ED7CE4">
        <w:rPr>
          <w:rFonts w:ascii="Times New Roman" w:hAnsi="Times New Roman" w:cs="Times New Roman"/>
          <w:sz w:val="24"/>
          <w:szCs w:val="24"/>
        </w:rPr>
        <w:fldChar w:fldCharType="separate"/>
      </w:r>
      <w:r w:rsidR="00ED7CE4" w:rsidRPr="00ED7CE4">
        <w:rPr>
          <w:rFonts w:ascii="Times New Roman" w:hAnsi="Times New Roman" w:cs="Times New Roman"/>
          <w:noProof/>
          <w:sz w:val="24"/>
          <w:szCs w:val="24"/>
        </w:rPr>
        <w:t>[2]</w:t>
      </w:r>
      <w:r w:rsidR="00ED7CE4">
        <w:rPr>
          <w:rFonts w:ascii="Times New Roman" w:hAnsi="Times New Roman" w:cs="Times New Roman"/>
          <w:sz w:val="24"/>
          <w:szCs w:val="24"/>
        </w:rPr>
        <w:fldChar w:fldCharType="end"/>
      </w:r>
      <w:r w:rsidR="00D43FED">
        <w:rPr>
          <w:rFonts w:ascii="Times New Roman" w:hAnsi="Times New Roman" w:cs="Times New Roman"/>
          <w:sz w:val="24"/>
          <w:szCs w:val="24"/>
        </w:rPr>
        <w:t xml:space="preserve">. </w:t>
      </w:r>
      <w:r w:rsidR="00D91C2C">
        <w:rPr>
          <w:rFonts w:ascii="Times New Roman" w:hAnsi="Times New Roman" w:cs="Times New Roman"/>
          <w:sz w:val="24"/>
          <w:szCs w:val="24"/>
        </w:rPr>
        <w:t>P</w:t>
      </w:r>
      <w:r w:rsidR="00717F3F" w:rsidRPr="00A504FA">
        <w:rPr>
          <w:rFonts w:ascii="Times New Roman" w:hAnsi="Times New Roman" w:cs="Times New Roman"/>
          <w:sz w:val="24"/>
          <w:szCs w:val="24"/>
        </w:rPr>
        <w:t>enurunan donasi dalam beberapa tahun terakhir, yang telah menghambat kemajuan dan perkembangan masjid. Situasi ini menimbulkan kebutuhan akan solusi inovatif yang dapat memotivasi dan mendorong umat Islam untuk berdonasi secara aktif.</w:t>
      </w:r>
      <w:r w:rsidR="00D91C2C">
        <w:rPr>
          <w:rFonts w:ascii="Times New Roman" w:hAnsi="Times New Roman" w:cs="Times New Roman"/>
          <w:sz w:val="24"/>
          <w:szCs w:val="24"/>
        </w:rPr>
        <w:t xml:space="preserve"> Untuk meningkatkan kesejahteraan masjid dengan memanfaatkan teknologi salah satunya teknologi Augmented Reality (AR). Dengan t</w:t>
      </w:r>
      <w:r w:rsidR="00717F3F" w:rsidRPr="00A504FA">
        <w:rPr>
          <w:rFonts w:ascii="Times New Roman" w:hAnsi="Times New Roman" w:cs="Times New Roman"/>
          <w:sz w:val="24"/>
          <w:szCs w:val="24"/>
        </w:rPr>
        <w:t>eknologi AR yang pesat dan potensinya untuk mengubah cara orang berinteraksi dengan dunia sekitar mereka. Mengintegrasikan teknologi ini dengan charity box dalam konteks masjid dapat menciptakan pengalaman donasi yang lebih menarik, interaktif, dan meningkatkan kesadaran serta partisipasi umat Islam dalam menghimpun dana untuk kesejahteraan masjid.</w:t>
      </w:r>
    </w:p>
    <w:p w14:paraId="299C2D32" w14:textId="41ABEE99" w:rsidR="00A504FA" w:rsidRPr="007C67C1" w:rsidRDefault="00717F3F" w:rsidP="00717F3F">
      <w:pPr>
        <w:jc w:val="both"/>
        <w:rPr>
          <w:rFonts w:ascii="Times New Roman" w:hAnsi="Times New Roman" w:cs="Times New Roman"/>
          <w:color w:val="000000"/>
          <w:sz w:val="24"/>
          <w:szCs w:val="24"/>
        </w:rPr>
        <w:sectPr w:rsidR="00A504FA" w:rsidRPr="007C67C1" w:rsidSect="00A504FA">
          <w:type w:val="continuous"/>
          <w:pgSz w:w="12240" w:h="15840"/>
          <w:pgMar w:top="1440" w:right="1440" w:bottom="1440" w:left="1440" w:header="720" w:footer="720" w:gutter="0"/>
          <w:cols w:space="720"/>
          <w:docGrid w:linePitch="360"/>
        </w:sectPr>
      </w:pPr>
      <w:r w:rsidRPr="007C67C1">
        <w:rPr>
          <w:rFonts w:ascii="Times New Roman" w:hAnsi="Times New Roman" w:cs="Times New Roman"/>
          <w:color w:val="000000"/>
          <w:sz w:val="24"/>
          <w:szCs w:val="24"/>
        </w:rPr>
        <w:t>Keyword : AR, MarkerBased, topik, charbox, masji</w:t>
      </w:r>
      <w:r w:rsidR="007C67C1" w:rsidRPr="007C67C1">
        <w:rPr>
          <w:rFonts w:ascii="Times New Roman" w:hAnsi="Times New Roman" w:cs="Times New Roman"/>
          <w:color w:val="000000"/>
          <w:sz w:val="24"/>
          <w:szCs w:val="24"/>
        </w:rPr>
        <w:t>d</w:t>
      </w:r>
    </w:p>
    <w:p w14:paraId="4226AF60" w14:textId="023A28FF" w:rsidR="00717F3F" w:rsidRPr="007C67C1" w:rsidRDefault="00A504FA" w:rsidP="007C67C1">
      <w:pPr>
        <w:pStyle w:val="ListParagraph"/>
        <w:numPr>
          <w:ilvl w:val="0"/>
          <w:numId w:val="2"/>
        </w:numPr>
        <w:jc w:val="both"/>
        <w:rPr>
          <w:rFonts w:ascii="Times New Roman" w:hAnsi="Times New Roman" w:cs="Times New Roman"/>
          <w:b/>
          <w:bCs/>
        </w:rPr>
      </w:pPr>
      <w:r w:rsidRPr="007C67C1">
        <w:rPr>
          <w:rFonts w:ascii="Times New Roman" w:hAnsi="Times New Roman" w:cs="Times New Roman"/>
          <w:b/>
          <w:bCs/>
        </w:rPr>
        <w:t>Introduction</w:t>
      </w:r>
    </w:p>
    <w:p w14:paraId="5BBCF077" w14:textId="0E6065BC" w:rsidR="007C67C1" w:rsidRPr="007C67C1" w:rsidRDefault="007C67C1" w:rsidP="007C67C1">
      <w:pPr>
        <w:ind w:left="360"/>
        <w:jc w:val="both"/>
        <w:rPr>
          <w:rFonts w:ascii="Times New Roman" w:hAnsi="Times New Roman" w:cs="Times New Roman"/>
        </w:rPr>
      </w:pPr>
      <w:r w:rsidRPr="007C67C1">
        <w:rPr>
          <w:rFonts w:ascii="Times New Roman" w:hAnsi="Times New Roman" w:cs="Times New Roman"/>
        </w:rPr>
        <w:t>Masjid memiliki peran yang sangat penting dalam kehidupan umat Islam</w:t>
      </w:r>
      <w:r w:rsidR="0082317F">
        <w:rPr>
          <w:rFonts w:ascii="Times New Roman" w:hAnsi="Times New Roman" w:cs="Times New Roman"/>
        </w:rPr>
        <w:t>.</w:t>
      </w:r>
      <w:r w:rsidRPr="007C67C1">
        <w:rPr>
          <w:rFonts w:ascii="Times New Roman" w:hAnsi="Times New Roman" w:cs="Times New Roman"/>
        </w:rPr>
        <w:t xml:space="preserve"> </w:t>
      </w:r>
      <w:r w:rsidR="0082317F" w:rsidRPr="0082317F">
        <w:rPr>
          <w:rFonts w:ascii="Times New Roman" w:hAnsi="Times New Roman" w:cs="Times New Roman"/>
        </w:rPr>
        <w:t>Tidak hanya berfungsi sebagai tempat ibadah, masjid juga membina dan mendidik manusia menjadi insan yang beriman dan bertakwa</w:t>
      </w:r>
      <w:r w:rsidR="0082317F">
        <w:rPr>
          <w:rFonts w:ascii="Times New Roman" w:hAnsi="Times New Roman" w:cs="Times New Roman"/>
        </w:rPr>
        <w:fldChar w:fldCharType="begin" w:fldLock="1"/>
      </w:r>
      <w:r w:rsidR="0082317F">
        <w:rPr>
          <w:rFonts w:ascii="Times New Roman" w:hAnsi="Times New Roman" w:cs="Times New Roman"/>
        </w:rPr>
        <w:instrText>ADDIN CSL_CITATION {"citationItems":[{"id":"ITEM-1","itemData":{"abstract":"Pengelolaan masjid dilaksanakan berdasarkan perencanaan yang baik. Tidak hanya berfungsi sebagai tempat ibadah, masjid juga membina dan mendidik manusia menjadi insan yang beriman dan bertakwa. Rasulullah mengatur masjid sebagai pusat ibadah, menyelesaikan perkara dan pertikaian dalam masjid, sebagai pusat pendidikan dan pengajaran, mengatur strategi dan taktik perang di masjid, pusat informasi Islam, tempat sosial, ditempatkan baitul mal / kas negara, atau kas masyarakat muslim, Ibnu sabit mendeklamasikan sajak – sajaknya dalam masjid ketika membela nabi, dan pernikahan.","author":[{"dropping-particle":"","family":"Said","given":"Nurhidayat Muh.","non-dropping-particle":"","parse-names":false,"suffix":""}],"container-title":"Jurnal Tabligh","id":"ITEM-1","issued":{"date-parts":[["2016"]]},"page":"84-96","title":"Manajemen Masjid ( Studi Pengelolaan Masjid Agung Al-Azhar Jakarta )","type":"article-journal"},"uris":["http://www.mendeley.com/documents/?uuid=6f0fad97-c1d7-42c6-ae8c-d5e284d02d27"]}],"mendeley":{"formattedCitation":"[1]","plainTextFormattedCitation":"[1]","previouslyFormattedCitation":"[1]"},"properties":{"noteIndex":0},"schema":"https://github.com/citation-style-language/schema/raw/master/csl-citation.json"}</w:instrText>
      </w:r>
      <w:r w:rsidR="0082317F">
        <w:rPr>
          <w:rFonts w:ascii="Times New Roman" w:hAnsi="Times New Roman" w:cs="Times New Roman"/>
        </w:rPr>
        <w:fldChar w:fldCharType="separate"/>
      </w:r>
      <w:r w:rsidR="0082317F" w:rsidRPr="0082317F">
        <w:rPr>
          <w:rFonts w:ascii="Times New Roman" w:hAnsi="Times New Roman" w:cs="Times New Roman"/>
          <w:noProof/>
        </w:rPr>
        <w:t>[1]</w:t>
      </w:r>
      <w:r w:rsidR="0082317F">
        <w:rPr>
          <w:rFonts w:ascii="Times New Roman" w:hAnsi="Times New Roman" w:cs="Times New Roman"/>
        </w:rPr>
        <w:fldChar w:fldCharType="end"/>
      </w:r>
      <w:r w:rsidR="0082317F" w:rsidRPr="0082317F">
        <w:rPr>
          <w:rFonts w:ascii="Times New Roman" w:hAnsi="Times New Roman" w:cs="Times New Roman"/>
        </w:rPr>
        <w:t>.</w:t>
      </w:r>
      <w:r w:rsidRPr="007C67C1">
        <w:rPr>
          <w:rFonts w:ascii="Times New Roman" w:hAnsi="Times New Roman" w:cs="Times New Roman"/>
        </w:rPr>
        <w:t xml:space="preserve"> Untuk menjalankan fungsinya dengan baik, masjid membutuhkan dukungan finansial yang cukup untuk pemeliharaan, perbaikan, dan kegiatan-kegiatan yang bermanfaat bagi masyarakat sekitar. Namun, dalam beberapa tahun terakhir, terjadi penurunan donasi yang signifikan untuk masjid, menghambat kemajuan dan perkembangan mereka</w:t>
      </w:r>
      <w:r w:rsidR="00A7121F">
        <w:rPr>
          <w:rFonts w:ascii="Times New Roman" w:hAnsi="Times New Roman" w:cs="Times New Roman"/>
        </w:rPr>
        <w:fldChar w:fldCharType="begin" w:fldLock="1"/>
      </w:r>
      <w:r w:rsidR="00B203AD">
        <w:rPr>
          <w:rFonts w:ascii="Times New Roman" w:hAnsi="Times New Roman" w:cs="Times New Roman"/>
        </w:rPr>
        <w:instrText>ADDIN CSL_CITATION {"citationItems":[{"id":"ITEM-1","itemData":{"abstract":"The function of the mosque is very significant to human life, so that the mosque is very crowded with people, especially at certain times. The congregation that visits the mosque most is the male congregation. Meanwhile, men are a group that is vulnerable to covid-19. This condition is a potential distribution and transmission of covid-19. For this reason, there is a need for mosque management based on health transitions during the co-19 pandemic. The aim is to prevent and break the chain of distribution of covid-19. This management incorporates elements of social conception and behavior change in relation to health determinants. This management includes: first, physical management consisting of management, construction and physical maintenance of mosques, maintenance of mosque cleanliness, management of mosque facilities. Second, functional management which includes the function of the mosque as a place of propaganda, a place of education, and a place for socialization and information about preventing the spread of covid-19.","author":[{"dropping-particle":"","family":"Nasution","given":"Nurseri Hasnah . Wijaya","non-dropping-particle":"","parse-names":false,"suffix":""}],"container-title":"Manajemen Masjid Pada Masa Pandemi Covid 19","id":"ITEM-1","issue":"1","issued":{"date-parts":[["2020"]]},"page":"1","title":"MANAJEMEN MASJID PADA MASA PANDEMI COVID 19 Oleh: Dr. Nurseri Hasnah Nasution, M.Ag 1 Dr. Wijaya, M.Si. 2","type":"article-journal","volume":"2"},"uris":["http://www.mendeley.com/documents/?uuid=0daecf4b-ef6e-475f-93e0-9cb3273ca5b0"]}],"mendeley":{"formattedCitation":"[2]","plainTextFormattedCitation":"[2]","previouslyFormattedCitation":"[2]"},"properties":{"noteIndex":0},"schema":"https://github.com/citation-style-language/schema/raw/master/csl-citation.json"}</w:instrText>
      </w:r>
      <w:r w:rsidR="00A7121F">
        <w:rPr>
          <w:rFonts w:ascii="Times New Roman" w:hAnsi="Times New Roman" w:cs="Times New Roman"/>
        </w:rPr>
        <w:fldChar w:fldCharType="separate"/>
      </w:r>
      <w:r w:rsidR="00A7121F" w:rsidRPr="00A7121F">
        <w:rPr>
          <w:rFonts w:ascii="Times New Roman" w:hAnsi="Times New Roman" w:cs="Times New Roman"/>
          <w:noProof/>
        </w:rPr>
        <w:t>[2]</w:t>
      </w:r>
      <w:r w:rsidR="00A7121F">
        <w:rPr>
          <w:rFonts w:ascii="Times New Roman" w:hAnsi="Times New Roman" w:cs="Times New Roman"/>
        </w:rPr>
        <w:fldChar w:fldCharType="end"/>
      </w:r>
      <w:r w:rsidRPr="007C67C1">
        <w:rPr>
          <w:rFonts w:ascii="Times New Roman" w:hAnsi="Times New Roman" w:cs="Times New Roman"/>
        </w:rPr>
        <w:t>.</w:t>
      </w:r>
    </w:p>
    <w:p w14:paraId="7A61F10D" w14:textId="77777777" w:rsidR="007C67C1" w:rsidRPr="007C67C1" w:rsidRDefault="007C67C1" w:rsidP="007C67C1">
      <w:pPr>
        <w:ind w:left="360"/>
        <w:jc w:val="both"/>
        <w:rPr>
          <w:rFonts w:ascii="Times New Roman" w:hAnsi="Times New Roman" w:cs="Times New Roman"/>
        </w:rPr>
      </w:pPr>
    </w:p>
    <w:p w14:paraId="58CE41EA" w14:textId="573AA3A7" w:rsidR="007C67C1" w:rsidRPr="007C67C1" w:rsidRDefault="007C67C1" w:rsidP="007C67C1">
      <w:pPr>
        <w:ind w:left="360"/>
        <w:jc w:val="both"/>
        <w:rPr>
          <w:rFonts w:ascii="Times New Roman" w:hAnsi="Times New Roman" w:cs="Times New Roman"/>
        </w:rPr>
      </w:pPr>
      <w:r w:rsidRPr="007C67C1">
        <w:rPr>
          <w:rFonts w:ascii="Times New Roman" w:hAnsi="Times New Roman" w:cs="Times New Roman"/>
        </w:rPr>
        <w:t>Fenomena penurunan donasi ini memiliki dampak yang merugikan pada kesejahteraan masjid. Kurangnya dana yang masuk menghambat kemampuan masjid untuk memperbaiki fasilitas, memberdayakan komunitas, dan menyediakan layanan sosial yang diperlukan</w:t>
      </w:r>
      <w:r w:rsidR="00B203AD">
        <w:rPr>
          <w:rFonts w:ascii="Times New Roman" w:hAnsi="Times New Roman" w:cs="Times New Roman"/>
        </w:rPr>
        <w:fldChar w:fldCharType="begin" w:fldLock="1"/>
      </w:r>
      <w:r w:rsidR="002A78D0">
        <w:rPr>
          <w:rFonts w:ascii="Times New Roman" w:hAnsi="Times New Roman" w:cs="Times New Roman"/>
        </w:rPr>
        <w:instrText>ADDIN CSL_CITATION {"citationItems":[{"id":"ITEM-1","itemData":{"author":[{"dropping-particle":"","family":"Efendi","given":"Mansur","non-dropping-particle":"","parse-names":false,"suffix":""}],"container-title":"Jurnal Manajemen Zakat dan Wakaf","id":"ITEM-1","issue":"1","issued":{"date-parts":[["2021"]]},"page":"1-19","title":"Pengelolaan Filantropi Islam Di Tengah Pandemi Covid-19","type":"article-journal","volume":"2"},"uris":["http://www.mendeley.com/documents/?uuid=951a24a1-5812-4d9f-a0b3-ffad062b333a"]}],"mendeley":{"formattedCitation":"[3]","plainTextFormattedCitation":"[3]","previouslyFormattedCitation":"[3]"},"properties":{"noteIndex":0},"schema":"https://github.com/citation-style-language/schema/raw/master/csl-citation.json"}</w:instrText>
      </w:r>
      <w:r w:rsidR="00B203AD">
        <w:rPr>
          <w:rFonts w:ascii="Times New Roman" w:hAnsi="Times New Roman" w:cs="Times New Roman"/>
        </w:rPr>
        <w:fldChar w:fldCharType="separate"/>
      </w:r>
      <w:r w:rsidR="00B203AD" w:rsidRPr="00B203AD">
        <w:rPr>
          <w:rFonts w:ascii="Times New Roman" w:hAnsi="Times New Roman" w:cs="Times New Roman"/>
          <w:noProof/>
        </w:rPr>
        <w:t>[3]</w:t>
      </w:r>
      <w:r w:rsidR="00B203AD">
        <w:rPr>
          <w:rFonts w:ascii="Times New Roman" w:hAnsi="Times New Roman" w:cs="Times New Roman"/>
        </w:rPr>
        <w:fldChar w:fldCharType="end"/>
      </w:r>
      <w:r w:rsidRPr="007C67C1">
        <w:rPr>
          <w:rFonts w:ascii="Times New Roman" w:hAnsi="Times New Roman" w:cs="Times New Roman"/>
        </w:rPr>
        <w:t>. Dalam konteks ini, diperlukan solusi inovatif yang dapat mendorong umat Islam untuk berdonasi secara aktif dan meningkatkan kesejahteraan masjid.</w:t>
      </w:r>
    </w:p>
    <w:p w14:paraId="199266BC" w14:textId="4109EC88" w:rsidR="007C67C1" w:rsidRPr="007C67C1" w:rsidRDefault="007C67C1" w:rsidP="007C67C1">
      <w:pPr>
        <w:ind w:left="360"/>
        <w:jc w:val="both"/>
        <w:rPr>
          <w:rFonts w:ascii="Times New Roman" w:hAnsi="Times New Roman" w:cs="Times New Roman"/>
        </w:rPr>
      </w:pPr>
      <w:r w:rsidRPr="007C67C1">
        <w:rPr>
          <w:rFonts w:ascii="Times New Roman" w:hAnsi="Times New Roman" w:cs="Times New Roman"/>
        </w:rPr>
        <w:t>Teknologi Augmented Reality (AR) telah menunjukkan potensi besar dalam mengubah cara orang berinteraksi dengan dunia sekitar mereka</w:t>
      </w:r>
      <w:r w:rsidR="002A78D0">
        <w:rPr>
          <w:rFonts w:ascii="Times New Roman" w:hAnsi="Times New Roman" w:cs="Times New Roman"/>
        </w:rPr>
        <w:fldChar w:fldCharType="begin" w:fldLock="1"/>
      </w:r>
      <w:r w:rsidR="00172FC5">
        <w:rPr>
          <w:rFonts w:ascii="Times New Roman" w:hAnsi="Times New Roman" w:cs="Times New Roman"/>
        </w:rPr>
        <w:instrText>ADDIN CSL_CITATION {"citationItems":[{"id":"ITEM-1","itemData":{"abstract":"… mengaitkann AlQuran dengan situasi diri sendiri. Kaedah ini membantu pengguna menjiwai tadabbur AlQuran dengan menggunakan strategi kata kunci dan kosa kata Al-Quran yang …","author":[{"dropping-particle":"","family":"Roslinda Ramli","given":"","non-dropping-particle":"","parse-names":false,"suffix":""},{"dropping-particle":"","family":"Siti Zaharah Mohid","given":"","non-dropping-particle":"","parse-names":false,"suffix":""},{"dropping-particle":"","family":"Hafiza Abas","given":"","non-dropping-particle":"","parse-names":false,"suffix":""}],"container-title":"6th International Conference on Information Technology &amp; Society","id":"ITEM-1","issue":"Isqae","issued":{"date-parts":[["2020"]]},"page":"1-11","title":"Potensi Teknologi Augmented Reality (AR) Dalam Pembelajaran Tadabbur Al-Quran: Satu Tinjauan Terhadap Penyelidikan Lepas","type":"article-journal"},"uris":["http://www.mendeley.com/documents/?uuid=239039e4-47f4-4c23-aaf7-4fedc0710d8d"]}],"mendeley":{"formattedCitation":"[4]","plainTextFormattedCitation":"[4]","previouslyFormattedCitation":"[4]"},"properties":{"noteIndex":0},"schema":"https://github.com/citation-style-language/schema/raw/master/csl-citation.json"}</w:instrText>
      </w:r>
      <w:r w:rsidR="002A78D0">
        <w:rPr>
          <w:rFonts w:ascii="Times New Roman" w:hAnsi="Times New Roman" w:cs="Times New Roman"/>
        </w:rPr>
        <w:fldChar w:fldCharType="separate"/>
      </w:r>
      <w:r w:rsidR="002A78D0" w:rsidRPr="002A78D0">
        <w:rPr>
          <w:rFonts w:ascii="Times New Roman" w:hAnsi="Times New Roman" w:cs="Times New Roman"/>
          <w:noProof/>
        </w:rPr>
        <w:t>[4]</w:t>
      </w:r>
      <w:r w:rsidR="002A78D0">
        <w:rPr>
          <w:rFonts w:ascii="Times New Roman" w:hAnsi="Times New Roman" w:cs="Times New Roman"/>
        </w:rPr>
        <w:fldChar w:fldCharType="end"/>
      </w:r>
      <w:r w:rsidRPr="007C67C1">
        <w:rPr>
          <w:rFonts w:ascii="Times New Roman" w:hAnsi="Times New Roman" w:cs="Times New Roman"/>
        </w:rPr>
        <w:t xml:space="preserve">. AR memungkinkan pengguna untuk mengalami gabungan antara dunia </w:t>
      </w:r>
      <w:r w:rsidRPr="007C67C1">
        <w:rPr>
          <w:rFonts w:ascii="Times New Roman" w:hAnsi="Times New Roman" w:cs="Times New Roman"/>
        </w:rPr>
        <w:lastRenderedPageBreak/>
        <w:t>nyata dan dunia virtual yang imersif, menciptakan pengalaman yang lebih menarik dan interaktif</w:t>
      </w:r>
      <w:r w:rsidR="00172FC5">
        <w:rPr>
          <w:rFonts w:ascii="Times New Roman" w:hAnsi="Times New Roman" w:cs="Times New Roman"/>
        </w:rPr>
        <w:fldChar w:fldCharType="begin" w:fldLock="1"/>
      </w:r>
      <w:r w:rsidR="00172FC5">
        <w:rPr>
          <w:rFonts w:ascii="Times New Roman" w:hAnsi="Times New Roman" w:cs="Times New Roman"/>
        </w:rPr>
        <w:instrText>ADDIN CSL_CITATION {"citationItems":[{"id":"ITEM-1","itemData":{"abstract":"… mengaitkann AlQuran dengan situasi diri sendiri. Kaedah ini membantu pengguna menjiwai tadabbur AlQuran dengan menggunakan strategi kata kunci dan kosa kata Al-Quran yang …","author":[{"dropping-particle":"","family":"Roslinda Ramli","given":"","non-dropping-particle":"","parse-names":false,"suffix":""},{"dropping-particle":"","family":"Siti Zaharah Mohid","given":"","non-dropping-particle":"","parse-names":false,"suffix":""},{"dropping-particle":"","family":"Hafiza Abas","given":"","non-dropping-particle":"","parse-names":false,"suffix":""}],"container-title":"6th International Conference on Information Technology &amp; Society","id":"ITEM-1","issue":"Isqae","issued":{"date-parts":[["2020"]]},"page":"1-11","title":"Potensi Teknologi Augmented Reality (AR) Dalam Pembelajaran Tadabbur Al-Quran: Satu Tinjauan Terhadap Penyelidikan Lepas","type":"article-journal"},"uris":["http://www.mendeley.com/documents/?uuid=239039e4-47f4-4c23-aaf7-4fedc0710d8d"]}],"mendeley":{"formattedCitation":"[4]","plainTextFormattedCitation":"[4]","previouslyFormattedCitation":"[4]"},"properties":{"noteIndex":0},"schema":"https://github.com/citation-style-language/schema/raw/master/csl-citation.json"}</w:instrText>
      </w:r>
      <w:r w:rsidR="00172FC5">
        <w:rPr>
          <w:rFonts w:ascii="Times New Roman" w:hAnsi="Times New Roman" w:cs="Times New Roman"/>
        </w:rPr>
        <w:fldChar w:fldCharType="separate"/>
      </w:r>
      <w:r w:rsidR="00172FC5" w:rsidRPr="00172FC5">
        <w:rPr>
          <w:rFonts w:ascii="Times New Roman" w:hAnsi="Times New Roman" w:cs="Times New Roman"/>
          <w:noProof/>
        </w:rPr>
        <w:t>[4]</w:t>
      </w:r>
      <w:r w:rsidR="00172FC5">
        <w:rPr>
          <w:rFonts w:ascii="Times New Roman" w:hAnsi="Times New Roman" w:cs="Times New Roman"/>
        </w:rPr>
        <w:fldChar w:fldCharType="end"/>
      </w:r>
      <w:r w:rsidR="00172FC5">
        <w:rPr>
          <w:rFonts w:ascii="Times New Roman" w:hAnsi="Times New Roman" w:cs="Times New Roman"/>
        </w:rPr>
        <w:fldChar w:fldCharType="begin" w:fldLock="1"/>
      </w:r>
      <w:r w:rsidR="001223F3">
        <w:rPr>
          <w:rFonts w:ascii="Times New Roman" w:hAnsi="Times New Roman" w:cs="Times New Roman"/>
        </w:rPr>
        <w:instrText>ADDIN CSL_CITATION {"citationItems":[{"id":"ITEM-1","itemData":{"DOI":"10.1109/SIBIRCON.2010.5555154","ISBN":"9781424476268","abstract":"Numerous advances in the area of ubiquitous computing resulted in appearance of such paradigms as Smart Spaces, where a number of devices can use a shared view of resources and services. Nowadays we observing emerge of the smart space technologies, which are truly mobile and allowing equally efficient design of applications for the broad range of devices. An example of such smart spaces platform is Smart-M3, which has been developed by Nokia in cooperation with the SOFIA program partners. The paper presents an approach for applying Smart-M3 smart space solution for multimedia service networks. This enables a convenient and seamless access to the distributed multimedia content from the mobile devices, PCs and other types of user devices. A scenario of multimedia content sharing between various companies and their customers is presented as one of the possible applications of the proposed solution and the corresponding demo implementation is developed. © 2010 IEEE.","author":[{"dropping-particle":"","family":"Balandin","given":"Sergey","non-dropping-particle":"","parse-names":false,"suffix":""},{"dropping-particle":"","family":"Oliver","given":"Ian","non-dropping-particle":"","parse-names":false,"suffix":""},{"dropping-particle":"","family":"Boldyrev","given":"Sergey","non-dropping-particle":"","parse-names":false,"suffix":""},{"dropping-particle":"","family":"Smirnov","given":"Alexander","non-dropping-particle":"","parse-names":false,"suffix":""},{"dropping-particle":"","family":"Shilov","given":"Nikolay","non-dropping-particle":"","parse-names":false,"suffix":""},{"dropping-particle":"","family":"Kashevnik","given":"Alexey","non-dropping-particle":"","parse-names":false,"suffix":""}],"container-title":"Proceedings - 2010 IEEE Region 8 International Conference on Computational Technologies in Electrical and Electronics Engineering, SIBIRCON-2010","id":"ITEM-1","issue":"2","issued":{"date-parts":[["2010"]]},"page":"728-732","title":"Multimedia services on top of M3 Smart Spaces","type":"article-journal","volume":"13"},"uris":["http://www.mendeley.com/documents/?uuid=cee1a06f-dffb-4cc1-9d04-5231afe47e43"]}],"mendeley":{"formattedCitation":"[5]","plainTextFormattedCitation":"[5]","previouslyFormattedCitation":"[5]"},"properties":{"noteIndex":0},"schema":"https://github.com/citation-style-language/schema/raw/master/csl-citation.json"}</w:instrText>
      </w:r>
      <w:r w:rsidR="00172FC5">
        <w:rPr>
          <w:rFonts w:ascii="Times New Roman" w:hAnsi="Times New Roman" w:cs="Times New Roman"/>
        </w:rPr>
        <w:fldChar w:fldCharType="separate"/>
      </w:r>
      <w:r w:rsidR="00172FC5" w:rsidRPr="00172FC5">
        <w:rPr>
          <w:rFonts w:ascii="Times New Roman" w:hAnsi="Times New Roman" w:cs="Times New Roman"/>
          <w:noProof/>
        </w:rPr>
        <w:t>[5]</w:t>
      </w:r>
      <w:r w:rsidR="00172FC5">
        <w:rPr>
          <w:rFonts w:ascii="Times New Roman" w:hAnsi="Times New Roman" w:cs="Times New Roman"/>
        </w:rPr>
        <w:fldChar w:fldCharType="end"/>
      </w:r>
      <w:r w:rsidRPr="007C67C1">
        <w:rPr>
          <w:rFonts w:ascii="Times New Roman" w:hAnsi="Times New Roman" w:cs="Times New Roman"/>
        </w:rPr>
        <w:t>. Dalam konteks charity box masjid, integrasi AR dapat memberikan pengalaman donasi yang baru dan menarik bagi umat Islam, mendorong partisipasi aktif dan meningkatkan kesadaran tentang pentingnya dukungan keuangan</w:t>
      </w:r>
      <w:r w:rsidR="001223F3">
        <w:rPr>
          <w:rFonts w:ascii="Times New Roman" w:hAnsi="Times New Roman" w:cs="Times New Roman"/>
        </w:rPr>
        <w:fldChar w:fldCharType="begin" w:fldLock="1"/>
      </w:r>
      <w:r w:rsidR="00791575">
        <w:rPr>
          <w:rFonts w:ascii="Times New Roman" w:hAnsi="Times New Roman" w:cs="Times New Roman"/>
        </w:rPr>
        <w:instrText>ADDIN CSL_CITATION {"citationItems":[{"id":"ITEM-1","itemData":{"DOI":"10.31603/ce.v3i1.2440","ISSN":"2614-4964","abstract":"Kemakmuran masjid ditopang oleh manajemen keuangan yang baik. Berbagai program yang direncanakan tidak berlangsung optimal jika tidak didukung dengan keuangan yang kuat dan sehat. Artinya, perlu adanya manajemen keuangan yang baik dan profesional. Hal ini dikarenakan sebagian besar dana masjid berasal dari donasi jamaahnya, maka para jamaahlah yang paling berhak mendapat manfaat secara langsung maupun tidak langsung. Infaq Jumat di masjid Nurul Iman setiap jum’at rata-rata Rp 700.000,- jika dikalikan satu bulan berarti mencapai angka Rp 2.800.000,- dan jika satu tahun dapat menembus angka Rp 33.600.000,-. Angka ini sejatinya dapat menjadi kekuatan ekonomi penggerak masjid, sehingga masjid dapat mencapai tingkat kemakmuran yang baik untuk kemakmuran jamaahnya. Perlu ditekankan kepada takmir bahwa uang infaq adalah amanah umat yang harus dikelola bukan didiamkan tanpa kegiatan yang manfaat. Kurang mampunya takmir membangun konsep kemakmuran berakibat pada kurang dinamisnya penggunaan uang infaq. Padahal harapan jamaah, infaq yang diberikan dapat digunakan sehingga mendatangkan manfaat dan juga pahala. Permasalahan yang paling mendasar adalah: masih banyaknya uang kas yang mengendap, belum digunakan untuk membuat beragam kegiatan yang bertujuan memakmurkan jamaah masjid. Adapun solusi yang ditawarkan untuk pemecahan masalah tersebut adalah melalui program sosialisasi, pelatihan, praktik dan pendampingan kepada takmir masjid Nurul Iman agar masjid melakukan kegiatan yang lebih banyak dan lebih bermanfaat bagi jamaahnya","author":[{"dropping-particle":"","family":"Hidayati","given":"Istania Widayati","non-dropping-particle":"","parse-names":false,"suffix":""},{"dropping-particle":"","family":"Usman","given":"Nurodin","non-dropping-particle":"","parse-names":false,"suffix":""}],"container-title":"Community Empowerment","id":"ITEM-1","issue":"1","issued":{"date-parts":[["2018"]]},"page":"1-7","title":"Manajemen Keuangan Masjid Bagi Takmir Masjid Nurul Iman Perumahan Pondok Rejo Asri Sebagai Upaya Meningkatkan Kemakmuran Masjid","type":"article-journal","volume":"3"},"uris":["http://www.mendeley.com/documents/?uuid=33df9535-453a-47d5-a657-d3deafee8845"]}],"mendeley":{"formattedCitation":"[6]","plainTextFormattedCitation":"[6]","previouslyFormattedCitation":"[6]"},"properties":{"noteIndex":0},"schema":"https://github.com/citation-style-language/schema/raw/master/csl-citation.json"}</w:instrText>
      </w:r>
      <w:r w:rsidR="001223F3">
        <w:rPr>
          <w:rFonts w:ascii="Times New Roman" w:hAnsi="Times New Roman" w:cs="Times New Roman"/>
        </w:rPr>
        <w:fldChar w:fldCharType="separate"/>
      </w:r>
      <w:r w:rsidR="001223F3" w:rsidRPr="001223F3">
        <w:rPr>
          <w:rFonts w:ascii="Times New Roman" w:hAnsi="Times New Roman" w:cs="Times New Roman"/>
          <w:noProof/>
        </w:rPr>
        <w:t>[6]</w:t>
      </w:r>
      <w:r w:rsidR="001223F3">
        <w:rPr>
          <w:rFonts w:ascii="Times New Roman" w:hAnsi="Times New Roman" w:cs="Times New Roman"/>
        </w:rPr>
        <w:fldChar w:fldCharType="end"/>
      </w:r>
      <w:r w:rsidRPr="007C67C1">
        <w:rPr>
          <w:rFonts w:ascii="Times New Roman" w:hAnsi="Times New Roman" w:cs="Times New Roman"/>
        </w:rPr>
        <w:t>.</w:t>
      </w:r>
    </w:p>
    <w:p w14:paraId="24CD60DD" w14:textId="56A818EE" w:rsidR="00A504FA" w:rsidRDefault="007C67C1" w:rsidP="007C67C1">
      <w:pPr>
        <w:ind w:left="360"/>
        <w:jc w:val="both"/>
        <w:rPr>
          <w:rFonts w:ascii="Times New Roman" w:hAnsi="Times New Roman" w:cs="Times New Roman"/>
        </w:rPr>
      </w:pPr>
      <w:r w:rsidRPr="007C67C1">
        <w:rPr>
          <w:rFonts w:ascii="Times New Roman" w:hAnsi="Times New Roman" w:cs="Times New Roman"/>
        </w:rPr>
        <w:t>Dalam latar belakang ini, penelitian ini mengambil topik Marker Based Tracking pada Charity Box AR untuk meningkatkan kesejahteraan masjid</w:t>
      </w:r>
      <w:r w:rsidR="00791575">
        <w:rPr>
          <w:rFonts w:ascii="Times New Roman" w:hAnsi="Times New Roman" w:cs="Times New Roman"/>
        </w:rPr>
        <w:fldChar w:fldCharType="begin" w:fldLock="1"/>
      </w:r>
      <w:r w:rsidR="00791575">
        <w:rPr>
          <w:rFonts w:ascii="Times New Roman" w:hAnsi="Times New Roman" w:cs="Times New Roman"/>
        </w:rPr>
        <w:instrText>ADDIN CSL_CITATION {"citationItems":[{"id":"ITEM-1","itemData":{"DOI":"10.20895/infotel.v8i1.54","ISSN":"2085-3688","abstract":"Teknologi augmented reality berdasarkan metode pelacakan (tracking)  terbagi menjadi dua yaitu marker based tracking dan markerless. Kedua metode ini memiliki persamaan yaitu dipengaruhi oleh jarak pendeteksian dan intensitas cahaya dalam keberhasilannya memunculkan suatu objek. Akan tetapi belum diketahui berapa jarak yang tepat dan kondisi intensitas cahaya yang ideal bagi kedua metode tersebut. Penelitian ini diusulkan untuk menganalisis pengaruh jarak pendeteksian serta integritas cahaya terhadap metode marker based tracking dan markerless. Variasi jarak yang digunakan adalah 5cm, 10cm, 20cm, 30cm, 40cm, 50cm, dan 80cm sebagai sub indikator jarak pendeteksian kemudian untuk mendapatkan variasi besarnya intensitas cahaya digunakan sumber cahaya matahari, lampu berwarna kuning, merah, hijau, biru, dan putih (terang). Metode pengujian yang digunakan yaitu menentukan jarak minimum dan jarak maksimum pendeteksian serta menentukan besarnya intensitas cahaya untuk memunculkan  suatu objek. Hasil pengujian ini adalah jarak minimum dan maksimum pendeteksian serta intensitas cahaya yang didapatkan untuk kedua metode yang diusulkan yaitu marker based tracking memiliki rata-rata jarak minimum 7.5 cm dan maksimum 80.5 cm. Sedangkan markerless rata-rata jarak minimum 3.8 cm dan maksimum 300 cm. Sistem dapat memunculkan objek pada intensitas 97 lux -1605 lux","author":[{"dropping-particle":"","family":"Apriyani","given":"Meyti Eka","non-dropping-particle":"","parse-names":false,"suffix":""},{"dropping-particle":"","family":"Huda","given":"Miftakhul","non-dropping-particle":"","parse-names":false,"suffix":""},{"dropping-particle":"","family":"Prasetyaningsih","given":"Sandi","non-dropping-particle":"","parse-names":false,"suffix":""}],"container-title":"JURNAL INFOTEL - Informatika Telekomunikasi Elektronika","id":"ITEM-1","issue":"1","issued":{"date-parts":[["2016"]]},"page":"71","title":"Analisis Penggunaan Marker Tracking Pada Augmented Reality Huruf Hijaiyah","type":"article-journal","volume":"8"},"uris":["http://www.mendeley.com/documents/?uuid=db17aecf-3eef-47b9-8c15-d5eb2ed2015a"]}],"mendeley":{"formattedCitation":"[7]","plainTextFormattedCitation":"[7]","previouslyFormattedCitation":"[7]"},"properties":{"noteIndex":0},"schema":"https://github.com/citation-style-language/schema/raw/master/csl-citation.json"}</w:instrText>
      </w:r>
      <w:r w:rsidR="00791575">
        <w:rPr>
          <w:rFonts w:ascii="Times New Roman" w:hAnsi="Times New Roman" w:cs="Times New Roman"/>
        </w:rPr>
        <w:fldChar w:fldCharType="separate"/>
      </w:r>
      <w:r w:rsidR="00791575" w:rsidRPr="00791575">
        <w:rPr>
          <w:rFonts w:ascii="Times New Roman" w:hAnsi="Times New Roman" w:cs="Times New Roman"/>
          <w:noProof/>
        </w:rPr>
        <w:t>[7]</w:t>
      </w:r>
      <w:r w:rsidR="00791575">
        <w:rPr>
          <w:rFonts w:ascii="Times New Roman" w:hAnsi="Times New Roman" w:cs="Times New Roman"/>
        </w:rPr>
        <w:fldChar w:fldCharType="end"/>
      </w:r>
      <w:r w:rsidRPr="007C67C1">
        <w:rPr>
          <w:rFonts w:ascii="Times New Roman" w:hAnsi="Times New Roman" w:cs="Times New Roman"/>
        </w:rPr>
        <w:t>. Dengan memanfaatkan teknologi AR, pengguna dapat berinteraksi dengan charity box melalui marker yang terdeteksi, memberikan donasi dengan cara yang lebih menarik dan memicu motivasi umat Islam untuk berdonasi secara aktif. Dalam penelitian ini, kami akan menganalisis fenomena penurunan donasi, melihat situasi masjid yang mengalami dampaknya, dan mengapa penggunaan teknologi ini dapat menjadi solusi yang efektif dalam meningkatkan kesejahteraan masjid</w:t>
      </w:r>
      <w:r w:rsidR="00791575">
        <w:rPr>
          <w:rFonts w:ascii="Times New Roman" w:hAnsi="Times New Roman" w:cs="Times New Roman"/>
        </w:rPr>
        <w:fldChar w:fldCharType="begin" w:fldLock="1"/>
      </w:r>
      <w:r w:rsidR="00ED7CE4">
        <w:rPr>
          <w:rFonts w:ascii="Times New Roman" w:hAnsi="Times New Roman" w:cs="Times New Roman"/>
        </w:rPr>
        <w:instrText>ADDIN CSL_CITATION {"citationItems":[{"id":"ITEM-1","itemData":{"DOI":"10.21070/picecrs.v2i1.2399","abstract":"Nowadays, the changes of the world are entering era of industrial revolution 4.0, which is all aspects human life depend on digital technology. Preparing qualified graduates, gaining to compete globally, mastering technological developments are important for learning especially for the future of education in Indonesia. Science is one of the subjects that is related to technology which includes aspects of products, processes, scientific attitudes, and applications. Science as a product in the form a body of knowledge consist of concepts, principles, laws, and theories must be able to contribute in creative human formation for industrial generation 4.0. Thus, the direction of development and utilization of technology in science learning should be able to help students become a superior generation, innovative, and able to compete in all fields. Augmented Reality (AR), is one of the latest technologies in the 4.0 industrial revolution that is applied in the world of education. Augmented Reality is an application of combining the real world with cyberspace in two-dimensional and three-dimensional forms projected in a real environment at the same time and is very relevant to be applied in science learning. This research method uses literature review by searching for sources that are relevant to the object of this research. Thus Augmented Reality (AR) is one solution to fix the problem of science learning in the industrial revolution era 4.0 that is able to accommodate science learning.","author":[{"dropping-particle":"","family":"Maulana","given":"Iwan","non-dropping-particle":"","parse-names":false,"suffix":""},{"dropping-particle":"","family":"Suryani","given":"Nunuk","non-dropping-particle":"","parse-names":false,"suffix":""},{"dropping-particle":"","family":"Asrowi","given":"Asrowi","non-dropping-particle":"","parse-names":false,"suffix":""}],"container-title":"Proceedings of The ICECRS","id":"ITEM-1","issue":"1","issued":{"date-parts":[["2019"]]},"page":"19-26","title":"Augmented Reality: Solusi Pembelajaran IPA di Era Revolusi Industri 4.0","type":"article-journal","volume":"2"},"uris":["http://www.mendeley.com/documents/?uuid=2cf08c34-3427-47ef-9c59-82b44f43ddd7"]}],"mendeley":{"formattedCitation":"[8]","plainTextFormattedCitation":"[8]","previouslyFormattedCitation":"[8]"},"properties":{"noteIndex":0},"schema":"https://github.com/citation-style-language/schema/raw/master/csl-citation.json"}</w:instrText>
      </w:r>
      <w:r w:rsidR="00791575">
        <w:rPr>
          <w:rFonts w:ascii="Times New Roman" w:hAnsi="Times New Roman" w:cs="Times New Roman"/>
        </w:rPr>
        <w:fldChar w:fldCharType="separate"/>
      </w:r>
      <w:r w:rsidR="00791575" w:rsidRPr="00791575">
        <w:rPr>
          <w:rFonts w:ascii="Times New Roman" w:hAnsi="Times New Roman" w:cs="Times New Roman"/>
          <w:noProof/>
        </w:rPr>
        <w:t>[8]</w:t>
      </w:r>
      <w:r w:rsidR="00791575">
        <w:rPr>
          <w:rFonts w:ascii="Times New Roman" w:hAnsi="Times New Roman" w:cs="Times New Roman"/>
        </w:rPr>
        <w:fldChar w:fldCharType="end"/>
      </w:r>
      <w:r w:rsidRPr="007C67C1">
        <w:rPr>
          <w:rFonts w:ascii="Times New Roman" w:hAnsi="Times New Roman" w:cs="Times New Roman"/>
        </w:rPr>
        <w:t>.</w:t>
      </w:r>
    </w:p>
    <w:p w14:paraId="60931521" w14:textId="5C1A5B79" w:rsidR="007C67C1" w:rsidRPr="00533A59" w:rsidRDefault="007C67C1" w:rsidP="007C67C1">
      <w:pPr>
        <w:pStyle w:val="ListParagraph"/>
        <w:numPr>
          <w:ilvl w:val="0"/>
          <w:numId w:val="2"/>
        </w:numPr>
        <w:jc w:val="both"/>
        <w:rPr>
          <w:rFonts w:ascii="Times New Roman" w:hAnsi="Times New Roman" w:cs="Times New Roman"/>
          <w:b/>
          <w:bCs/>
        </w:rPr>
      </w:pPr>
      <w:r w:rsidRPr="00533A59">
        <w:rPr>
          <w:rFonts w:ascii="Times New Roman" w:hAnsi="Times New Roman" w:cs="Times New Roman"/>
          <w:b/>
          <w:bCs/>
        </w:rPr>
        <w:t>Related Work</w:t>
      </w:r>
    </w:p>
    <w:p w14:paraId="09EFCF3D" w14:textId="6A71C50B" w:rsidR="00ED7CE4" w:rsidRPr="00ED7CE4" w:rsidRDefault="00ED7CE4" w:rsidP="00ED7CE4">
      <w:pPr>
        <w:ind w:left="360"/>
        <w:jc w:val="both"/>
        <w:rPr>
          <w:rFonts w:ascii="Times New Roman" w:hAnsi="Times New Roman" w:cs="Times New Roman"/>
        </w:rPr>
      </w:pPr>
      <w:r w:rsidRPr="00ED7CE4">
        <w:rPr>
          <w:rFonts w:ascii="Times New Roman" w:hAnsi="Times New Roman" w:cs="Times New Roman"/>
        </w:rPr>
        <w:t>Penggunaan pendekatan Agile dalam pengembangan solusi Marker Based Tracking pada Charity Box AR untuk meningkatkan kesejahteraan masjid memiliki manfaat yang signifikan</w:t>
      </w:r>
      <w:r w:rsidR="00522ED0">
        <w:rPr>
          <w:rFonts w:ascii="Times New Roman" w:hAnsi="Times New Roman" w:cs="Times New Roman"/>
        </w:rPr>
        <w:fldChar w:fldCharType="begin" w:fldLock="1"/>
      </w:r>
      <w:r w:rsidR="00522ED0">
        <w:rPr>
          <w:rFonts w:ascii="Times New Roman" w:hAnsi="Times New Roman" w:cs="Times New Roman"/>
        </w:rPr>
        <w:instrText>ADDIN CSL_CITATION {"citationItems":[{"id":"ITEM-1","itemData":{"ISSN":"2477-8079","abstract":"The best Human Resource data processing will lead to an increase in organizational performance. Currently, there are still many shortcomings of processing the Employee Ranking List at Manado State University whose still uses the Microsoft Excel data processing application. This ability to be seen from the inconsistent data between human resource data in the Personnel Department and human resource data at the Faculty and Study Program. So that the researcher designed a database and developed an Information System (e-DUK application) to handle the data collection of human resources in the Manado State University that has high data validity and reliability values using the Agile Development method in the software development stage. Agile methods allow a greater success rate than structured methods or approaches. Also, the agile development method admits software development in a short time. The result of this research is a system design that contains a use case diagram that involves three actors, namely data managers, administrators, and leaders; class diagram; and display interface design of the designed system.","author":[{"dropping-particle":"","family":"Pratasik","given":"Stralen","non-dropping-particle":"","parse-names":false,"suffix":""},{"dropping-particle":"","family":"Rianto","given":"Indra","non-dropping-particle":"","parse-names":false,"suffix":""}],"container-title":"Cogito Smart Journal |","id":"ITEM-1","issue":"2","issued":{"date-parts":[["2020"]]},"page":"204-216","title":"Pengembangan Aplikasi E-DUK Dalam Pengelolaan SDM Menggunakan Metode Agile Development The Development Of E-DUK Application in HR Management Using Agile Development Method","type":"article-journal","volume":"6"},"uris":["http://www.mendeley.com/documents/?uuid=bd2044cb-7b60-4502-b875-3b65f4c106c8"]}],"mendeley":{"formattedCitation":"[9]","plainTextFormattedCitation":"[9]","previouslyFormattedCitation":"[9]"},"properties":{"noteIndex":0},"schema":"https://github.com/citation-style-language/schema/raw/master/csl-citation.json"}</w:instrText>
      </w:r>
      <w:r w:rsidR="00522ED0">
        <w:rPr>
          <w:rFonts w:ascii="Times New Roman" w:hAnsi="Times New Roman" w:cs="Times New Roman"/>
        </w:rPr>
        <w:fldChar w:fldCharType="separate"/>
      </w:r>
      <w:r w:rsidR="00522ED0" w:rsidRPr="00522ED0">
        <w:rPr>
          <w:rFonts w:ascii="Times New Roman" w:hAnsi="Times New Roman" w:cs="Times New Roman"/>
          <w:noProof/>
        </w:rPr>
        <w:t>[9]</w:t>
      </w:r>
      <w:r w:rsidR="00522ED0">
        <w:rPr>
          <w:rFonts w:ascii="Times New Roman" w:hAnsi="Times New Roman" w:cs="Times New Roman"/>
        </w:rPr>
        <w:fldChar w:fldCharType="end"/>
      </w:r>
      <w:r w:rsidR="00522ED0">
        <w:rPr>
          <w:rFonts w:ascii="Times New Roman" w:hAnsi="Times New Roman" w:cs="Times New Roman"/>
        </w:rPr>
        <w:fldChar w:fldCharType="begin" w:fldLock="1"/>
      </w:r>
      <w:r w:rsidR="00F9653B">
        <w:rPr>
          <w:rFonts w:ascii="Times New Roman" w:hAnsi="Times New Roman" w:cs="Times New Roman"/>
        </w:rPr>
        <w:instrText>ADDIN CSL_CITATION {"citationItems":[{"id":"ITEM-1","itemData":{"DOI":"10.32520/stmsi.v10i2.1237","ISSN":"2302-8149","abstract":"Aplikasi secara umum dibagi menjadi 3 platform yaitu desktop, web, dan mobile. Aplikasi mobile adalah teknologi yang paling banyak digunakan, hal ini didukung dengan perkembangan smartphone yang semakin canggih. Pengembangan aplikasi berbasis mobile memiliki banyak metode yang bisa digunakan, salah satunya adalah metode agile. Metode ini merupakan salah satu metode yang terkenal karena dianggap aktual dan mudah digunakan. Penelitian ini menggunakan metode systematic literature review yang menampilkan analisis metode agile dalam pengembangan aplikasi berbasis mobile yang mencakup total X makalah yang diterbitkan dari tahun 2015 hingga 2020. Penelitian ini bertujuan untuk menjawab beberapa pertanyaan penelitian yaitu: 1) Mengetahui tren model apa saja yang digunakan dalam metode agile, 2) Mengetahui bidang apa saja yang mengimplementasikan metode agile dalam pengembangan aplikasi berbasis mobile. Berdasarkan hasil review dari 44 literatur, dengan manjawab research question yang ada, model metode agile yang paling sering digunakan dengan presentase 41% adalah XP (Extreme Programming), selanjutnya fokus bidang yang paling banyak dijadikan tema penelitian dengan persentase 23% adalah pada bidang produktivitas.","author":[{"dropping-particle":"","family":"Larasati","given":"Inggrit","non-dropping-particle":"","parse-names":false,"suffix":""},{"dropping-particle":"","family":"Yusril","given":"Azizah Nurfauziah","non-dropping-particle":"","parse-names":false,"suffix":""},{"dropping-particle":"Al","family":"Zukri","given":"Pajri","non-dropping-particle":"","parse-names":false,"suffix":""}],"container-title":"Sistemasi","id":"ITEM-1","issue":"2","issued":{"date-parts":[["2021"]]},"page":"369","title":"Systematic Literature Review Analisis Metode Agile Dalam Pengembangan Aplikasi Mobile","type":"article-journal","volume":"10"},"uris":["http://www.mendeley.com/documents/?uuid=b4bfcc0a-2ba7-49b4-a5a1-5f7eaf704ac7"]}],"mendeley":{"formattedCitation":"[10]","plainTextFormattedCitation":"[10]","previouslyFormattedCitation":"[10]"},"properties":{"noteIndex":0},"schema":"https://github.com/citation-style-language/schema/raw/master/csl-citation.json"}</w:instrText>
      </w:r>
      <w:r w:rsidR="00522ED0">
        <w:rPr>
          <w:rFonts w:ascii="Times New Roman" w:hAnsi="Times New Roman" w:cs="Times New Roman"/>
        </w:rPr>
        <w:fldChar w:fldCharType="separate"/>
      </w:r>
      <w:r w:rsidR="00522ED0" w:rsidRPr="00522ED0">
        <w:rPr>
          <w:rFonts w:ascii="Times New Roman" w:hAnsi="Times New Roman" w:cs="Times New Roman"/>
          <w:noProof/>
        </w:rPr>
        <w:t>[10]</w:t>
      </w:r>
      <w:r w:rsidR="00522ED0">
        <w:rPr>
          <w:rFonts w:ascii="Times New Roman" w:hAnsi="Times New Roman" w:cs="Times New Roman"/>
        </w:rPr>
        <w:fldChar w:fldCharType="end"/>
      </w:r>
      <w:r w:rsidRPr="00ED7CE4">
        <w:rPr>
          <w:rFonts w:ascii="Times New Roman" w:hAnsi="Times New Roman" w:cs="Times New Roman"/>
        </w:rPr>
        <w:t>. Dengan pendekatan Agile, tim pengembang dapat dengan fleksibel menangani perubahan dan penyesuaian solusi sesuai dengan kebutuhan yang berkembang. Hal ini memungkinkan adanya iterasi cepat dan peningkatan bertahap dalam pengembangan solusi, sehingga dapat menghasilkan hasil yang dapat digunakan secara lebih cepat</w:t>
      </w:r>
      <w:r w:rsidR="00F9653B">
        <w:rPr>
          <w:rFonts w:ascii="Times New Roman" w:hAnsi="Times New Roman" w:cs="Times New Roman"/>
        </w:rPr>
        <w:fldChar w:fldCharType="begin" w:fldLock="1"/>
      </w:r>
      <w:r w:rsidR="00301BC4">
        <w:rPr>
          <w:rFonts w:ascii="Times New Roman" w:hAnsi="Times New Roman" w:cs="Times New Roman"/>
        </w:rPr>
        <w:instrText>ADDIN CSL_CITATION {"citationItems":[{"id":"ITEM-1","itemData":{"DOI":"10.33365/jimasia.v2i2.2241","ISSN":"2807-3193","abstract":"CV Tritama Inti Persada merupakan sebuah perusahaan yang bergerak dalam bidang perdagangan pengadaan barang dan jasa. Saat ini infomasi dalam penyusunan laporan keuangan perusahaan dilakukan secara manual hal ini, dapat mengakibatkan keterlambatan menyusun laporan keuangan sehingga perusahaan lambat melaporkannya pada pihak pajak. Penelitian ini bertujuan untuk membuat suatu sistem informasi akuntansi yang dapat mempermudah staff keuangan dalam proses penyusunan informasi laporan keuangan dan mempermudah dalam memberikan informasi keuangan pada pimpinan CV Tritama Inti Persada. Metode pengembangan sistem yang digunakan dalam penelitian ini adalah metode Agile Scrum dengan tiga tahapan yaitu scrum team, scrum events dan scrum artifact. Hasil dari penelitian ini menunjukkan bahwa dengan dikembangkannya sistem informasi akuntansi pada CV Tritama Inti Persada dapat menghasilkan informasi keuangan lebih cepat dan efektif serta data yang dihasilkan sesuai dengan kebutuhan perusahaan. Tingkat keefektifan dan kemudahan berdasarkan hasil penilaian kuesioner Sistem Informasi Akuntansi CV Tritama Inti Persada dengan niali rata-rata 86%, yang berarti sistem ini layak digunakan.","author":[{"dropping-particle":"","family":"Arsyad","given":"Andi Amalia","non-dropping-particle":"","parse-names":false,"suffix":""},{"dropping-particle":"","family":"Mashud","given":"Mashud","non-dropping-particle":"","parse-names":false,"suffix":""},{"dropping-particle":"","family":"Sumardin","given":"A","non-dropping-particle":"","parse-names":false,"suffix":""}],"container-title":"Jurnal Ilmiah Sistem Informasi Akuntansi","id":"ITEM-1","issue":"2","issued":{"date-parts":[["2022"]]},"page":"82-87","title":"Implementasi Metode Agile Scrum Pada Sistem Informasi Akuntasi CV Tritama Inti Persada","type":"article-journal","volume":"2"},"uris":["http://www.mendeley.com/documents/?uuid=3c74780f-6c0e-433a-925b-a519d0309daa"]}],"mendeley":{"formattedCitation":"[11]","plainTextFormattedCitation":"[11]","previouslyFormattedCitation":"[11]"},"properties":{"noteIndex":0},"schema":"https://github.com/citation-style-language/schema/raw/master/csl-citation.json"}</w:instrText>
      </w:r>
      <w:r w:rsidR="00F9653B">
        <w:rPr>
          <w:rFonts w:ascii="Times New Roman" w:hAnsi="Times New Roman" w:cs="Times New Roman"/>
        </w:rPr>
        <w:fldChar w:fldCharType="separate"/>
      </w:r>
      <w:r w:rsidR="00F9653B" w:rsidRPr="00F9653B">
        <w:rPr>
          <w:rFonts w:ascii="Times New Roman" w:hAnsi="Times New Roman" w:cs="Times New Roman"/>
          <w:noProof/>
        </w:rPr>
        <w:t>[11]</w:t>
      </w:r>
      <w:r w:rsidR="00F9653B">
        <w:rPr>
          <w:rFonts w:ascii="Times New Roman" w:hAnsi="Times New Roman" w:cs="Times New Roman"/>
        </w:rPr>
        <w:fldChar w:fldCharType="end"/>
      </w:r>
      <w:r w:rsidRPr="00ED7CE4">
        <w:rPr>
          <w:rFonts w:ascii="Times New Roman" w:hAnsi="Times New Roman" w:cs="Times New Roman"/>
        </w:rPr>
        <w:t>.</w:t>
      </w:r>
    </w:p>
    <w:p w14:paraId="79E16378" w14:textId="765E82B0" w:rsidR="00ED7CE4" w:rsidRPr="00ED7CE4" w:rsidRDefault="00ED7CE4" w:rsidP="00ED7CE4">
      <w:pPr>
        <w:ind w:left="360"/>
        <w:jc w:val="both"/>
        <w:rPr>
          <w:rFonts w:ascii="Times New Roman" w:hAnsi="Times New Roman" w:cs="Times New Roman"/>
        </w:rPr>
      </w:pPr>
      <w:r w:rsidRPr="00ED7CE4">
        <w:rPr>
          <w:rFonts w:ascii="Times New Roman" w:hAnsi="Times New Roman" w:cs="Times New Roman"/>
        </w:rPr>
        <w:t>Selain itu, pendekatan Agile juga mendorong kolaborasi yang kuat antara anggota tim pengembang, stakeholder masjid, dan umat Islam</w:t>
      </w:r>
      <w:r w:rsidR="00301BC4">
        <w:rPr>
          <w:rFonts w:ascii="Times New Roman" w:hAnsi="Times New Roman" w:cs="Times New Roman"/>
        </w:rPr>
        <w:fldChar w:fldCharType="begin" w:fldLock="1"/>
      </w:r>
      <w:r w:rsidR="00301BC4">
        <w:rPr>
          <w:rFonts w:ascii="Times New Roman" w:hAnsi="Times New Roman" w:cs="Times New Roman"/>
        </w:rPr>
        <w:instrText>ADDIN CSL_CITATION {"citationItems":[{"id":"ITEM-1","itemData":{"author":[{"dropping-particle":"","family":"Gunawan","given":"Dedi","non-dropping-particle":"","parse-names":false,"suffix":""},{"dropping-particle":"","family":"Haidar","given":"Dzaky","non-dropping-particle":"","parse-names":false,"suffix":""},{"dropping-particle":"","family":"At","given":"Muhammad Bayram","non-dropping-particle":"","parse-names":false,"suffix":""}],"id":"ITEM-1","issue":"2","issued":{"date-parts":[["2023"]]},"page":"245-252","title":"Implementasi Aplikasi Informasi Kajian Islami di Masjid Nurul Iman Abstrak","type":"article-journal","volume":"4"},"uris":["http://www.mendeley.com/documents/?uuid=30601256-579c-4f01-b1f8-cfcb0af7701e"]}],"mendeley":{"formattedCitation":"[12]","plainTextFormattedCitation":"[12]","previouslyFormattedCitation":"[12]"},"properties":{"noteIndex":0},"schema":"https://github.com/citation-style-language/schema/raw/master/csl-citation.json"}</w:instrText>
      </w:r>
      <w:r w:rsidR="00301BC4">
        <w:rPr>
          <w:rFonts w:ascii="Times New Roman" w:hAnsi="Times New Roman" w:cs="Times New Roman"/>
        </w:rPr>
        <w:fldChar w:fldCharType="separate"/>
      </w:r>
      <w:r w:rsidR="00301BC4" w:rsidRPr="00301BC4">
        <w:rPr>
          <w:rFonts w:ascii="Times New Roman" w:hAnsi="Times New Roman" w:cs="Times New Roman"/>
          <w:noProof/>
        </w:rPr>
        <w:t>[12]</w:t>
      </w:r>
      <w:r w:rsidR="00301BC4">
        <w:rPr>
          <w:rFonts w:ascii="Times New Roman" w:hAnsi="Times New Roman" w:cs="Times New Roman"/>
        </w:rPr>
        <w:fldChar w:fldCharType="end"/>
      </w:r>
      <w:r w:rsidRPr="00ED7CE4">
        <w:rPr>
          <w:rFonts w:ascii="Times New Roman" w:hAnsi="Times New Roman" w:cs="Times New Roman"/>
        </w:rPr>
        <w:t>. Dalam konteks ini, kolaborasi yang erat memungkinkan pemahaman yang lebih baik tentang kebutuhan dan ekspektasi pengguna, yang dapat mengarah pada pengembangan solusi yang lebih efektif.</w:t>
      </w:r>
    </w:p>
    <w:p w14:paraId="048584CF" w14:textId="2D09DA98" w:rsidR="00ED7CE4" w:rsidRPr="00ED7CE4" w:rsidRDefault="00ED7CE4" w:rsidP="00ED7CE4">
      <w:pPr>
        <w:ind w:left="360"/>
        <w:jc w:val="both"/>
        <w:rPr>
          <w:rFonts w:ascii="Times New Roman" w:hAnsi="Times New Roman" w:cs="Times New Roman"/>
        </w:rPr>
      </w:pPr>
      <w:r w:rsidRPr="00ED7CE4">
        <w:rPr>
          <w:rFonts w:ascii="Times New Roman" w:hAnsi="Times New Roman" w:cs="Times New Roman"/>
        </w:rPr>
        <w:t>Selain itu, pendekatan Agile juga berfokus pada pengiriman hasil yang cepat dan dapat digunakan secara bertahap. Dengan menerapkan pendekatan ini, tim pengembang dapat menghasilkan versi awal dari solusi Marker Based Tracking pada Charity Box AR dalam waktu yang relatif singkat, dan kemudian secara bertahap meningkatkannya berdasarkan umpan balik dan kebutuhan pengguna</w:t>
      </w:r>
      <w:r w:rsidR="00301BC4">
        <w:rPr>
          <w:rFonts w:ascii="Times New Roman" w:hAnsi="Times New Roman" w:cs="Times New Roman"/>
        </w:rPr>
        <w:fldChar w:fldCharType="begin" w:fldLock="1"/>
      </w:r>
      <w:r w:rsidR="00533A59">
        <w:rPr>
          <w:rFonts w:ascii="Times New Roman" w:hAnsi="Times New Roman" w:cs="Times New Roman"/>
        </w:rPr>
        <w:instrText>ADDIN CSL_CITATION {"citationItems":[{"id":"ITEM-1","itemData":{"DOI":"10.47065/josh.v3i4.1746","author":[{"dropping-particle":"","family":"Gemala Jondya","given":"Aisha","non-dropping-particle":"","parse-names":false,"suffix":""},{"dropping-particle":"","family":"Josh","given":"Jurnal","non-dropping-particle":"","parse-names":false,"suffix":""},{"dropping-particle":"","family":"Pradipta Saputro","given":"Daffa","non-dropping-particle":"","parse-names":false,"suffix":""},{"dropping-particle":"","family":"Christopher Sungkharisma","given":"Louis","non-dropping-particle":"","parse-names":false,"suffix":""}],"container-title":"Journal of Information System Research","id":"ITEM-1","issue":"4","issued":{"date-parts":[["2022"]]},"page":"483-489","title":"Pengembangan Aplikasi Augmented Reality \"e-Museum\" dengan Metode Agile untuk Meningkatkan Pengalaman Pengunjung Museum","type":"article-journal","volume":"3"},"uris":["http://www.mendeley.com/documents/?uuid=1d9ff951-9385-43ac-af1c-22a1d2554505"]}],"mendeley":{"formattedCitation":"[13]","plainTextFormattedCitation":"[13]","previouslyFormattedCitation":"[13]"},"properties":{"noteIndex":0},"schema":"https://github.com/citation-style-language/schema/raw/master/csl-citation.json"}</w:instrText>
      </w:r>
      <w:r w:rsidR="00301BC4">
        <w:rPr>
          <w:rFonts w:ascii="Times New Roman" w:hAnsi="Times New Roman" w:cs="Times New Roman"/>
        </w:rPr>
        <w:fldChar w:fldCharType="separate"/>
      </w:r>
      <w:r w:rsidR="00301BC4" w:rsidRPr="00301BC4">
        <w:rPr>
          <w:rFonts w:ascii="Times New Roman" w:hAnsi="Times New Roman" w:cs="Times New Roman"/>
          <w:noProof/>
        </w:rPr>
        <w:t>[13]</w:t>
      </w:r>
      <w:r w:rsidR="00301BC4">
        <w:rPr>
          <w:rFonts w:ascii="Times New Roman" w:hAnsi="Times New Roman" w:cs="Times New Roman"/>
        </w:rPr>
        <w:fldChar w:fldCharType="end"/>
      </w:r>
      <w:r w:rsidRPr="00ED7CE4">
        <w:rPr>
          <w:rFonts w:ascii="Times New Roman" w:hAnsi="Times New Roman" w:cs="Times New Roman"/>
        </w:rPr>
        <w:t>. Hal ini memungkinkan adanya pengiriman hasil yang lebih cepat dan memberikan manfaat yang nyata bagi kesejahteraan masjid melalui peningkatan partisipasi dan pengalaman donasi yang lebih menarik</w:t>
      </w:r>
      <w:r w:rsidR="00533A59">
        <w:rPr>
          <w:rFonts w:ascii="Times New Roman" w:hAnsi="Times New Roman" w:cs="Times New Roman"/>
        </w:rPr>
        <w:fldChar w:fldCharType="begin" w:fldLock="1"/>
      </w:r>
      <w:r w:rsidR="002B76C5">
        <w:rPr>
          <w:rFonts w:ascii="Times New Roman" w:hAnsi="Times New Roman" w:cs="Times New Roman"/>
        </w:rPr>
        <w:instrText>ADDIN CSL_CITATION {"citationItems":[{"id":"ITEM-1","itemData":{"DOI":"10.30865/jurikom.v9i6.5342","ISSN":"2407-389X","abstract":"Knowledge of Cirebon cultural heritage that can be used as tourist attractions with religious nuances includes the Kesepuhan Palace, Sunyaragi Water Park, At-Taqwa Mosque and Belawa Cirebon, This tourist attraction introduces a cultural history that has an Islamic nuance because Cirebon is the first place for the teachings of Islam in the West Java area, but the management is not optimal, it requires information facilities using augmented reality technology to increase tourist interest in visiting, The purpose of this study is to apply augmented reality to introduce and provide information about cultural heritage in Cirebon, which is presented attractively in 3 dimensions and in real time that combines real content with virtual oriented real world that can be seen directly by the user, This study uses the agile method in the development of augmented reality-based systems because this method has no limits in iterating and making the system carried out in stages and focuses on producing quality products. The results of functional testing of the augmented reality application features of religious tourism can run well and users state that they are satisfied with the appearance and workings of this application so that it can help increase public interest in religious and historical tourism in the city of Cirebon","author":[{"dropping-particle":"","family":"Ali","given":"Irfan","non-dropping-particle":"","parse-names":false,"suffix":""},{"dropping-particle":"","family":"Purnamasari","given":"Ade Irma","non-dropping-particle":"","parse-names":false,"suffix":""},{"dropping-particle":"","family":"Faqih","given":"Ahmad","non-dropping-particle":"","parse-names":false,"suffix":""},{"dropping-particle":"","family":"Luthfi","given":"Muhammad Izaat","non-dropping-particle":"","parse-names":false,"suffix":""},{"dropping-particle":"","family":"Lubis","given":"Syamsul","non-dropping-particle":"","parse-names":false,"suffix":""}],"container-title":"JURIKOM (Jurnal Riset Komputer)","id":"ITEM-1","issue":"6","issued":{"date-parts":[["2022"]]},"page":"2067","title":"Pengembangan Augmented Reality Menggunakan Metode AGILE Sebagai Media Pembelajaran Wisata Religi","type":"article-journal","volume":"9"},"uris":["http://www.mendeley.com/documents/?uuid=7fb7ff17-4a5e-412d-8729-d0e9138935cc"]}],"mendeley":{"formattedCitation":"[14]","plainTextFormattedCitation":"[14]","previouslyFormattedCitation":"[14]"},"properties":{"noteIndex":0},"schema":"https://github.com/citation-style-language/schema/raw/master/csl-citation.json"}</w:instrText>
      </w:r>
      <w:r w:rsidR="00533A59">
        <w:rPr>
          <w:rFonts w:ascii="Times New Roman" w:hAnsi="Times New Roman" w:cs="Times New Roman"/>
        </w:rPr>
        <w:fldChar w:fldCharType="separate"/>
      </w:r>
      <w:r w:rsidR="00533A59" w:rsidRPr="00533A59">
        <w:rPr>
          <w:rFonts w:ascii="Times New Roman" w:hAnsi="Times New Roman" w:cs="Times New Roman"/>
          <w:noProof/>
        </w:rPr>
        <w:t>[14]</w:t>
      </w:r>
      <w:r w:rsidR="00533A59">
        <w:rPr>
          <w:rFonts w:ascii="Times New Roman" w:hAnsi="Times New Roman" w:cs="Times New Roman"/>
        </w:rPr>
        <w:fldChar w:fldCharType="end"/>
      </w:r>
      <w:r w:rsidRPr="00ED7CE4">
        <w:rPr>
          <w:rFonts w:ascii="Times New Roman" w:hAnsi="Times New Roman" w:cs="Times New Roman"/>
        </w:rPr>
        <w:t>.</w:t>
      </w:r>
    </w:p>
    <w:p w14:paraId="7889F70A" w14:textId="11449F44" w:rsidR="00ED7CE4" w:rsidRDefault="00ED7CE4" w:rsidP="00ED7CE4">
      <w:pPr>
        <w:ind w:left="360"/>
        <w:jc w:val="both"/>
        <w:rPr>
          <w:rFonts w:ascii="Times New Roman" w:hAnsi="Times New Roman" w:cs="Times New Roman"/>
        </w:rPr>
      </w:pPr>
      <w:r w:rsidRPr="00ED7CE4">
        <w:rPr>
          <w:rFonts w:ascii="Times New Roman" w:hAnsi="Times New Roman" w:cs="Times New Roman"/>
        </w:rPr>
        <w:t>Dalam keseluruhan, penggunaan pendekatan Agile dalam pengembangan solusi Marker Based Tracking pada Charity Box AR memberikan kerangka kerja yang adaptif, fleksibel, dan berorientasi pada hasil. Pendekatan ini dapat mendukung pengembangan solusi yang efektif dan berkelanjutan untuk meningkatkan kesejahteraan masjid melalui pengumpulan donasi yang lebih aktif dan pengalaman donasi yang lebih menarik bagi umat Islam.</w:t>
      </w:r>
    </w:p>
    <w:p w14:paraId="6A31373E" w14:textId="697682E1" w:rsidR="00533A59" w:rsidRDefault="00533A59" w:rsidP="00533A59">
      <w:pPr>
        <w:pStyle w:val="ListParagraph"/>
        <w:numPr>
          <w:ilvl w:val="0"/>
          <w:numId w:val="2"/>
        </w:numPr>
        <w:jc w:val="both"/>
        <w:rPr>
          <w:rFonts w:ascii="Times New Roman" w:hAnsi="Times New Roman" w:cs="Times New Roman"/>
          <w:b/>
          <w:bCs/>
        </w:rPr>
      </w:pPr>
      <w:r>
        <w:rPr>
          <w:rFonts w:ascii="Times New Roman" w:hAnsi="Times New Roman" w:cs="Times New Roman"/>
          <w:b/>
          <w:bCs/>
        </w:rPr>
        <w:t>Methodology</w:t>
      </w:r>
    </w:p>
    <w:p w14:paraId="2156BD8F" w14:textId="2CFFA871" w:rsidR="00600455" w:rsidRPr="00600455" w:rsidRDefault="00600455" w:rsidP="00600455">
      <w:pPr>
        <w:ind w:left="360"/>
        <w:jc w:val="both"/>
        <w:rPr>
          <w:rFonts w:ascii="Times New Roman" w:hAnsi="Times New Roman" w:cs="Times New Roman"/>
        </w:rPr>
      </w:pPr>
      <w:r w:rsidRPr="00600455">
        <w:rPr>
          <w:rFonts w:ascii="Times New Roman" w:hAnsi="Times New Roman" w:cs="Times New Roman"/>
        </w:rPr>
        <w:t>Penelitian ini menggunakan metodologi yang terstruktur dan komprehensif untuk menyelidiki penggunaan Marker Based Tracking pada Charity Box Augmented Reality (AR) dalam rangka meningkatkan kesejahteraan masjid</w:t>
      </w:r>
      <w:r w:rsidR="002B76C5">
        <w:rPr>
          <w:rFonts w:ascii="Times New Roman" w:hAnsi="Times New Roman" w:cs="Times New Roman"/>
        </w:rPr>
        <w:fldChar w:fldCharType="begin" w:fldLock="1"/>
      </w:r>
      <w:r w:rsidR="002B76C5">
        <w:rPr>
          <w:rFonts w:ascii="Times New Roman" w:hAnsi="Times New Roman" w:cs="Times New Roman"/>
        </w:rPr>
        <w:instrText>ADDIN CSL_CITATION {"citationItems":[{"id":"ITEM-1","itemData":{"author":[{"dropping-particle":"","family":"Stapa","given":"Yasa","non-dropping-particle":"","parse-names":false,"suffix":""},{"dropping-particle":"","family":"Bajo","given":"Labuan","non-dropping-particle":"","parse-names":false,"suffix":""},{"dropping-particle":"","family":"Komodo","given":"Kecamatan","non-dropping-particle":"","parse-names":false,"suffix":""},{"dropping-particle":"","family":"Barat","given":"Manggarai","non-dropping-particle":"","parse-names":false,"suffix":""}],"id":"ITEM-1","issue":"1","issued":{"date-parts":[["2023"]]},"title":"IMPLEMENTASI KEBIJAKAN DISIPLIN MADRASAH : STUDI KASUS PENEGAKAN TATA TERTIB DI MIN","type":"article-journal","volume":"1"},"uris":["http://www.mendeley.com/documents/?uuid=10561c0c-5068-4c92-9616-9eb45a43b8f9"]}],"mendeley":{"formattedCitation":"[15]","plainTextFormattedCitation":"[15]","previouslyFormattedCitation":"[15]"},"properties":{"noteIndex":0},"schema":"https://github.com/citation-style-language/schema/raw/master/csl-citation.json"}</w:instrText>
      </w:r>
      <w:r w:rsidR="002B76C5">
        <w:rPr>
          <w:rFonts w:ascii="Times New Roman" w:hAnsi="Times New Roman" w:cs="Times New Roman"/>
        </w:rPr>
        <w:fldChar w:fldCharType="separate"/>
      </w:r>
      <w:r w:rsidR="002B76C5" w:rsidRPr="002B76C5">
        <w:rPr>
          <w:rFonts w:ascii="Times New Roman" w:hAnsi="Times New Roman" w:cs="Times New Roman"/>
          <w:noProof/>
        </w:rPr>
        <w:t>[15]</w:t>
      </w:r>
      <w:r w:rsidR="002B76C5">
        <w:rPr>
          <w:rFonts w:ascii="Times New Roman" w:hAnsi="Times New Roman" w:cs="Times New Roman"/>
        </w:rPr>
        <w:fldChar w:fldCharType="end"/>
      </w:r>
      <w:r w:rsidRPr="00600455">
        <w:rPr>
          <w:rFonts w:ascii="Times New Roman" w:hAnsi="Times New Roman" w:cs="Times New Roman"/>
        </w:rPr>
        <w:t>. Metodologi penelitian ini terdiri dari beberapa langkah yang mencakup identifikasi tujuan penelitian, kajian literatur, desain penelitian, pemilihan sampel, pengumpulan data, implementasi dan pengujian, analisis data, hasil dan kesimpulan, serta rekomendasi.</w:t>
      </w:r>
    </w:p>
    <w:p w14:paraId="4481E170" w14:textId="676F4C06" w:rsidR="00600455" w:rsidRPr="00600455" w:rsidRDefault="00600455" w:rsidP="00600455">
      <w:pPr>
        <w:ind w:left="360"/>
        <w:jc w:val="both"/>
        <w:rPr>
          <w:rFonts w:ascii="Times New Roman" w:hAnsi="Times New Roman" w:cs="Times New Roman"/>
        </w:rPr>
      </w:pPr>
      <w:r w:rsidRPr="00600455">
        <w:rPr>
          <w:rFonts w:ascii="Times New Roman" w:hAnsi="Times New Roman" w:cs="Times New Roman"/>
        </w:rPr>
        <w:t>Pertama, penelitian ini dimulai dengan identifikasi tujuan penelitian yang meliputi tujuan utama dan tujuan khusus</w:t>
      </w:r>
      <w:r w:rsidR="002B76C5">
        <w:rPr>
          <w:rFonts w:ascii="Times New Roman" w:hAnsi="Times New Roman" w:cs="Times New Roman"/>
        </w:rPr>
        <w:fldChar w:fldCharType="begin" w:fldLock="1"/>
      </w:r>
      <w:r w:rsidR="000208F0">
        <w:rPr>
          <w:rFonts w:ascii="Times New Roman" w:hAnsi="Times New Roman" w:cs="Times New Roman"/>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Memahami desain metode penelitian kualitatif","type":"article-journal","volume":"21"},"uris":["http://www.mendeley.com/documents/?uuid=4c4872a5-66d8-4acf-a0e9-91d8c235ef26"]}],"mendeley":{"formattedCitation":"[16]","plainTextFormattedCitation":"[16]","previouslyFormattedCitation":"[16]"},"properties":{"noteIndex":0},"schema":"https://github.com/citation-style-language/schema/raw/master/csl-citation.json"}</w:instrText>
      </w:r>
      <w:r w:rsidR="002B76C5">
        <w:rPr>
          <w:rFonts w:ascii="Times New Roman" w:hAnsi="Times New Roman" w:cs="Times New Roman"/>
        </w:rPr>
        <w:fldChar w:fldCharType="separate"/>
      </w:r>
      <w:r w:rsidR="002B76C5" w:rsidRPr="002B76C5">
        <w:rPr>
          <w:rFonts w:ascii="Times New Roman" w:hAnsi="Times New Roman" w:cs="Times New Roman"/>
          <w:noProof/>
        </w:rPr>
        <w:t>[16]</w:t>
      </w:r>
      <w:r w:rsidR="002B76C5">
        <w:rPr>
          <w:rFonts w:ascii="Times New Roman" w:hAnsi="Times New Roman" w:cs="Times New Roman"/>
        </w:rPr>
        <w:fldChar w:fldCharType="end"/>
      </w:r>
      <w:r w:rsidRPr="00600455">
        <w:rPr>
          <w:rFonts w:ascii="Times New Roman" w:hAnsi="Times New Roman" w:cs="Times New Roman"/>
        </w:rPr>
        <w:t>. Tujuan utama penelitian ini adalah untuk meningkatkan kesejahteraan masjid melalui penggunaan Marker Based Tracking pada Charity Box AR. Tujuan khusus termasuk meningkatkan partisipasi umat Islam dalam berdonasi, menciptakan pengalaman donasi yang menarik, dan meningkatkan kesadaran akan pentingnya berdonasi untuk kesejahteraan masjid.</w:t>
      </w:r>
    </w:p>
    <w:p w14:paraId="1C7BF94A" w14:textId="2C357E32" w:rsidR="00330682" w:rsidRDefault="00600455" w:rsidP="00330682">
      <w:pPr>
        <w:ind w:left="360"/>
        <w:jc w:val="both"/>
        <w:rPr>
          <w:rFonts w:ascii="Times New Roman" w:hAnsi="Times New Roman" w:cs="Times New Roman"/>
        </w:rPr>
      </w:pPr>
      <w:r w:rsidRPr="00600455">
        <w:rPr>
          <w:rFonts w:ascii="Times New Roman" w:hAnsi="Times New Roman" w:cs="Times New Roman"/>
        </w:rPr>
        <w:t>Selanjutnya, penelitian ini melibatkan kajian literatur yang komprehensif tentang teknologi AR, marker based tracking, serta penggunaannya dalam konteks charity box dan masji</w:t>
      </w:r>
      <w:r w:rsidR="000208F0">
        <w:rPr>
          <w:rFonts w:ascii="Times New Roman" w:hAnsi="Times New Roman" w:cs="Times New Roman"/>
        </w:rPr>
        <w:t>d</w:t>
      </w:r>
      <w:r w:rsidR="000208F0">
        <w:rPr>
          <w:rFonts w:ascii="Times New Roman" w:hAnsi="Times New Roman" w:cs="Times New Roman"/>
        </w:rPr>
        <w:fldChar w:fldCharType="begin" w:fldLock="1"/>
      </w:r>
      <w:r w:rsidR="000505D0">
        <w:rPr>
          <w:rFonts w:ascii="Times New Roman" w:hAnsi="Times New Roman" w:cs="Times New Roman"/>
        </w:rPr>
        <w:instrText>ADDIN CSL_CITATION {"citationItems":[{"id":"ITEM-1","itemData":{"ISSN":"2621-1416","author":[{"dropping-particle":"","family":"Riyadh Abdul Halim","given":"Mohamad","non-dropping-particle":"","parse-names":false,"suffix":""},{"dropping-particle":"","family":"Wahyu Hidayat","given":"Eka","non-dropping-particle":"","parse-names":false,"suffix":""}],"container-title":"Scientific Articles of Informatics Students","id":"ITEM-1","issue":"2","issued":{"date-parts":[["2019"]]},"page":"85-95","title":"Augmented Reality Fitnes dengan Speech Recognition Berbasis Markerless Korespondensi","type":"article-journal","volume":"2"},"uris":["http://www.mendeley.com/documents/?uuid=99f09e93-3de2-4ad1-a4b6-0851f62cf9b5"]}],"mendeley":{"formattedCitation":"[17]","plainTextFormattedCitation":"[17]","previouslyFormattedCitation":"[17]"},"properties":{"noteIndex":0},"schema":"https://github.com/citation-style-language/schema/raw/master/csl-citation.json"}</w:instrText>
      </w:r>
      <w:r w:rsidR="000208F0">
        <w:rPr>
          <w:rFonts w:ascii="Times New Roman" w:hAnsi="Times New Roman" w:cs="Times New Roman"/>
        </w:rPr>
        <w:fldChar w:fldCharType="separate"/>
      </w:r>
      <w:r w:rsidR="000208F0" w:rsidRPr="000208F0">
        <w:rPr>
          <w:rFonts w:ascii="Times New Roman" w:hAnsi="Times New Roman" w:cs="Times New Roman"/>
          <w:noProof/>
        </w:rPr>
        <w:t>[17]</w:t>
      </w:r>
      <w:r w:rsidR="000208F0">
        <w:rPr>
          <w:rFonts w:ascii="Times New Roman" w:hAnsi="Times New Roman" w:cs="Times New Roman"/>
        </w:rPr>
        <w:fldChar w:fldCharType="end"/>
      </w:r>
      <w:r w:rsidRPr="00600455">
        <w:rPr>
          <w:rFonts w:ascii="Times New Roman" w:hAnsi="Times New Roman" w:cs="Times New Roman"/>
        </w:rPr>
        <w:t>. Tinjauan literatur ini melibatkan pengumpulan data dan informasi dari sumber-sumber terpercaya untuk memahami konsep, teori, dan praktik terkait penggunaan Marker Based Tracking pada Charity Box AR.</w:t>
      </w:r>
    </w:p>
    <w:p w14:paraId="44C35037" w14:textId="12AF9B8C" w:rsidR="00600455" w:rsidRPr="00600455" w:rsidRDefault="00600455" w:rsidP="00600455">
      <w:pPr>
        <w:ind w:left="360"/>
        <w:jc w:val="both"/>
        <w:rPr>
          <w:rFonts w:ascii="Times New Roman" w:hAnsi="Times New Roman" w:cs="Times New Roman"/>
        </w:rPr>
      </w:pPr>
      <w:r w:rsidRPr="00600455">
        <w:rPr>
          <w:rFonts w:ascii="Times New Roman" w:hAnsi="Times New Roman" w:cs="Times New Roman"/>
        </w:rPr>
        <w:t>Pengumpulan data dilakukan melalui kombinasi metode pengumpulan data, termasuk observasi partisipatif, wawancara, dan survei</w:t>
      </w:r>
      <w:r w:rsidR="000505D0">
        <w:rPr>
          <w:rFonts w:ascii="Times New Roman" w:hAnsi="Times New Roman" w:cs="Times New Roman"/>
        </w:rPr>
        <w:fldChar w:fldCharType="begin" w:fldLock="1"/>
      </w:r>
      <w:r w:rsidR="000505D0">
        <w:rPr>
          <w:rFonts w:ascii="Times New Roman" w:hAnsi="Times New Roman" w:cs="Times New Roman"/>
        </w:rPr>
        <w:instrText>ADDIN CSL_CITATION {"citationItems":[{"id":"ITEM-1","itemData":{"abstract":"Abstrak Secara umum, dalam penelitian kualitatif dikenal beberapa tipe data collection, yaitu: dokumentasi (archives), wawancara terstruktur ataupun tidak terstruktur, survei, kelompok fokus, observasi), dan pengaturan partisipatif (participatory settings). Paper ini bertujuan untuk membahas mengenai tipe data collection yang digunakan pada penelitian kualitatif, khususnya penelitian akuntansi yang dilakukan dalam critical paradigm. Dalam penelitian kualitatif, peneliti dapat memilih salah satu atau beberapa dari tipe data collection yang disesuaikan dengan topik ataupun konteks penelitian. Seringkali peneliti mengkombinasikan dua sampai tiga tipe data collection secara bersamaan untuk menutupi ataupun melengkapi kelemahan satu metode dengan kekuatan dari metode pengumpulan data lainnya. Namun, apakah semua tipe dari data collection tersebut dapat digunakan dalam critical accounting research? Paper ini akan memberikan pemahaman mengenai beberapa tipe dari data collection yang digunakan pada critical accounting research, melalui proses review paper. Abstract In general, in qualitative research, there are several types of data collection, namely: documentation (archives), structured or unstructured interviews, surveys, focus groups, observations, and participatory settings. This paper aims to discuss the types of data collection used in qualitative research, especially accounting research conducted in the critical paradigm. In qualitative research, researchers can choose one or several types of data collection that are tailored to the topic or research context. Often researchers combine two to three types of data collection together to cover or complement the weaknesses of one method with the strengths of other data collection methods. However, can all types of data collection be used in critical accounting research? This paper will provide an understanding of several types of data collection used in critical accounting research, through a paper review process.","author":[{"dropping-particle":"","family":"Gusti","given":"I","non-dropping-particle":"","parse-names":false,"suffix":""},{"dropping-particle":"","family":"Agung","given":"Ayu","non-dropping-particle":"","parse-names":false,"suffix":""},{"dropping-particle":"","family":"Dewi","given":"Omika","non-dropping-particle":"","parse-names":false,"suffix":""}],"container-title":"Akuntabel","id":"ITEM-1","issue":"2","issued":{"date-parts":[["2021"]]},"page":"232-335","title":"Sebuah tinjauan terhadap tipe pengumpulan data dalam penelitian akuntansi kritis","type":"article-journal","volume":"18"},"uris":["http://www.mendeley.com/documents/?uuid=67913704-813e-4c73-8e0c-8e5190b1f4d7"]}],"mendeley":{"formattedCitation":"[18]","plainTextFormattedCitation":"[18]"},"properties":{"noteIndex":0},"schema":"https://github.com/citation-style-language/schema/raw/master/csl-citation.json"}</w:instrText>
      </w:r>
      <w:r w:rsidR="000505D0">
        <w:rPr>
          <w:rFonts w:ascii="Times New Roman" w:hAnsi="Times New Roman" w:cs="Times New Roman"/>
        </w:rPr>
        <w:fldChar w:fldCharType="separate"/>
      </w:r>
      <w:r w:rsidR="000505D0" w:rsidRPr="000505D0">
        <w:rPr>
          <w:rFonts w:ascii="Times New Roman" w:hAnsi="Times New Roman" w:cs="Times New Roman"/>
          <w:noProof/>
        </w:rPr>
        <w:t>[18]</w:t>
      </w:r>
      <w:r w:rsidR="000505D0">
        <w:rPr>
          <w:rFonts w:ascii="Times New Roman" w:hAnsi="Times New Roman" w:cs="Times New Roman"/>
        </w:rPr>
        <w:fldChar w:fldCharType="end"/>
      </w:r>
      <w:r w:rsidRPr="00600455">
        <w:rPr>
          <w:rFonts w:ascii="Times New Roman" w:hAnsi="Times New Roman" w:cs="Times New Roman"/>
        </w:rPr>
        <w:t>. Metode-metode ini digunakan untuk mendapatkan pemahaman yang holistik tentang penggunaan Marker Based Tracking pada Charity Box AR dalam konteks masjid. Validitas dan reliabilitas data dijaga melalui penggunaan teknik pengumpulan data yang valid dan teruji.</w:t>
      </w:r>
    </w:p>
    <w:p w14:paraId="3356DEDE" w14:textId="1C4DAF19" w:rsidR="00533A59" w:rsidRDefault="00600455" w:rsidP="00600455">
      <w:pPr>
        <w:ind w:left="360"/>
        <w:jc w:val="both"/>
        <w:rPr>
          <w:rFonts w:ascii="Times New Roman" w:hAnsi="Times New Roman" w:cs="Times New Roman"/>
        </w:rPr>
      </w:pPr>
      <w:r w:rsidRPr="00600455">
        <w:rPr>
          <w:rFonts w:ascii="Times New Roman" w:hAnsi="Times New Roman" w:cs="Times New Roman"/>
        </w:rPr>
        <w:t>Dengan mengikuti metodologi penelitian ini, diharapkan penelitian Marker Based Tracking pada Charity Box AR dapat memberikan kontribusi yang berarti dalam meningkatkan kesejahteraan masjid melalui pengumpulan donasi yang lebih aktif dan pengalaman donasi yang lebih menarik bagi umat Islam.</w:t>
      </w:r>
    </w:p>
    <w:p w14:paraId="0807F043" w14:textId="669FC9BA" w:rsidR="00C60F26" w:rsidRPr="00600455" w:rsidRDefault="00C60F26" w:rsidP="00600455">
      <w:pPr>
        <w:ind w:left="360"/>
        <w:jc w:val="both"/>
        <w:rPr>
          <w:rFonts w:ascii="Times New Roman" w:hAnsi="Times New Roman" w:cs="Times New Roman"/>
        </w:rPr>
      </w:pPr>
      <w:r>
        <w:rPr>
          <w:rFonts w:ascii="Times New Roman" w:hAnsi="Times New Roman" w:cs="Times New Roman"/>
        </w:rPr>
        <w:t>ha</w:t>
      </w:r>
      <w:r w:rsidR="00F456F5">
        <w:rPr>
          <w:rFonts w:ascii="Times New Roman" w:hAnsi="Times New Roman" w:cs="Times New Roman"/>
        </w:rPr>
        <w:t>llloooo</w:t>
      </w:r>
    </w:p>
    <w:p w14:paraId="3818DBD6" w14:textId="31732EC0" w:rsidR="00AF73B9" w:rsidRDefault="00AF73B9" w:rsidP="00AF73B9">
      <w:pPr>
        <w:pStyle w:val="ListParagraph"/>
        <w:ind w:left="1080"/>
        <w:jc w:val="both"/>
        <w:rPr>
          <w:rFonts w:ascii="Times New Roman" w:hAnsi="Times New Roman" w:cs="Times New Roman"/>
          <w:b/>
          <w:bCs/>
        </w:rPr>
      </w:pPr>
      <w:r>
        <w:rPr>
          <w:rFonts w:ascii="Times New Roman" w:hAnsi="Times New Roman" w:cs="Times New Roman"/>
          <w:b/>
          <w:bCs/>
        </w:rPr>
        <w:t>References</w:t>
      </w:r>
    </w:p>
    <w:p w14:paraId="242F9FF9" w14:textId="403847E0" w:rsidR="000505D0" w:rsidRPr="000505D0" w:rsidRDefault="0082317F"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0505D0" w:rsidRPr="000505D0">
        <w:rPr>
          <w:rFonts w:ascii="Times New Roman" w:hAnsi="Times New Roman" w:cs="Times New Roman"/>
          <w:noProof/>
          <w:kern w:val="0"/>
          <w:szCs w:val="24"/>
        </w:rPr>
        <w:t>[1]</w:t>
      </w:r>
      <w:r w:rsidR="000505D0" w:rsidRPr="000505D0">
        <w:rPr>
          <w:rFonts w:ascii="Times New Roman" w:hAnsi="Times New Roman" w:cs="Times New Roman"/>
          <w:noProof/>
          <w:kern w:val="0"/>
          <w:szCs w:val="24"/>
        </w:rPr>
        <w:tab/>
        <w:t xml:space="preserve">N. M. Said, “Manajemen Masjid ( Studi Pengelolaan Masjid Agung Al-Azhar Jakarta ),” </w:t>
      </w:r>
      <w:r w:rsidR="000505D0" w:rsidRPr="000505D0">
        <w:rPr>
          <w:rFonts w:ascii="Times New Roman" w:hAnsi="Times New Roman" w:cs="Times New Roman"/>
          <w:i/>
          <w:iCs/>
          <w:noProof/>
          <w:kern w:val="0"/>
          <w:szCs w:val="24"/>
        </w:rPr>
        <w:t>J. Tabligh</w:t>
      </w:r>
      <w:r w:rsidR="000505D0" w:rsidRPr="000505D0">
        <w:rPr>
          <w:rFonts w:ascii="Times New Roman" w:hAnsi="Times New Roman" w:cs="Times New Roman"/>
          <w:noProof/>
          <w:kern w:val="0"/>
          <w:szCs w:val="24"/>
        </w:rPr>
        <w:t>, pp. 84–96, 2016.</w:t>
      </w:r>
    </w:p>
    <w:p w14:paraId="5218CB6D"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2]</w:t>
      </w:r>
      <w:r w:rsidRPr="000505D0">
        <w:rPr>
          <w:rFonts w:ascii="Times New Roman" w:hAnsi="Times New Roman" w:cs="Times New Roman"/>
          <w:noProof/>
          <w:kern w:val="0"/>
          <w:szCs w:val="24"/>
        </w:rPr>
        <w:tab/>
        <w:t xml:space="preserve">N. H. . W. Nasution, “MANAJEMEN MASJID PADA MASA PANDEMI COVID 19 Oleh: Dr. Nurseri Hasnah Nasution, M.Ag 1 Dr. Wijaya, M.Si. 2,” </w:t>
      </w:r>
      <w:r w:rsidRPr="000505D0">
        <w:rPr>
          <w:rFonts w:ascii="Times New Roman" w:hAnsi="Times New Roman" w:cs="Times New Roman"/>
          <w:i/>
          <w:iCs/>
          <w:noProof/>
          <w:kern w:val="0"/>
          <w:szCs w:val="24"/>
        </w:rPr>
        <w:t>Manaj. Masjid Pada Masa Pandemi Covid 19</w:t>
      </w:r>
      <w:r w:rsidRPr="000505D0">
        <w:rPr>
          <w:rFonts w:ascii="Times New Roman" w:hAnsi="Times New Roman" w:cs="Times New Roman"/>
          <w:noProof/>
          <w:kern w:val="0"/>
          <w:szCs w:val="24"/>
        </w:rPr>
        <w:t>, vol. 2, no. 1, p. 1, 2020.</w:t>
      </w:r>
    </w:p>
    <w:p w14:paraId="1C4108BD"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3]</w:t>
      </w:r>
      <w:r w:rsidRPr="000505D0">
        <w:rPr>
          <w:rFonts w:ascii="Times New Roman" w:hAnsi="Times New Roman" w:cs="Times New Roman"/>
          <w:noProof/>
          <w:kern w:val="0"/>
          <w:szCs w:val="24"/>
        </w:rPr>
        <w:tab/>
        <w:t xml:space="preserve">M. Efendi, “Pengelolaan Filantropi Islam Di Tengah Pandemi Covid-19,” </w:t>
      </w:r>
      <w:r w:rsidRPr="000505D0">
        <w:rPr>
          <w:rFonts w:ascii="Times New Roman" w:hAnsi="Times New Roman" w:cs="Times New Roman"/>
          <w:i/>
          <w:iCs/>
          <w:noProof/>
          <w:kern w:val="0"/>
          <w:szCs w:val="24"/>
        </w:rPr>
        <w:t>J. Manaj. Zakat dan Wakaf</w:t>
      </w:r>
      <w:r w:rsidRPr="000505D0">
        <w:rPr>
          <w:rFonts w:ascii="Times New Roman" w:hAnsi="Times New Roman" w:cs="Times New Roman"/>
          <w:noProof/>
          <w:kern w:val="0"/>
          <w:szCs w:val="24"/>
        </w:rPr>
        <w:t>, vol. 2, no. 1, pp. 1–19, 2021.</w:t>
      </w:r>
    </w:p>
    <w:p w14:paraId="05F902F8"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4]</w:t>
      </w:r>
      <w:r w:rsidRPr="000505D0">
        <w:rPr>
          <w:rFonts w:ascii="Times New Roman" w:hAnsi="Times New Roman" w:cs="Times New Roman"/>
          <w:noProof/>
          <w:kern w:val="0"/>
          <w:szCs w:val="24"/>
        </w:rPr>
        <w:tab/>
        <w:t xml:space="preserve">Roslinda Ramli, Siti Zaharah Mohid, and Hafiza Abas, “Potensi Teknologi Augmented Reality (AR) Dalam Pembelajaran Tadabbur Al-Quran: Satu Tinjauan Terhadap Penyelidikan Lepas,” </w:t>
      </w:r>
      <w:r w:rsidRPr="000505D0">
        <w:rPr>
          <w:rFonts w:ascii="Times New Roman" w:hAnsi="Times New Roman" w:cs="Times New Roman"/>
          <w:i/>
          <w:iCs/>
          <w:noProof/>
          <w:kern w:val="0"/>
          <w:szCs w:val="24"/>
        </w:rPr>
        <w:t>6th Int. Conf. Inf. Technol. Soc.</w:t>
      </w:r>
      <w:r w:rsidRPr="000505D0">
        <w:rPr>
          <w:rFonts w:ascii="Times New Roman" w:hAnsi="Times New Roman" w:cs="Times New Roman"/>
          <w:noProof/>
          <w:kern w:val="0"/>
          <w:szCs w:val="24"/>
        </w:rPr>
        <w:t>, no. Isqae, pp. 1–11, 2020.</w:t>
      </w:r>
    </w:p>
    <w:p w14:paraId="3CF3A26F"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5]</w:t>
      </w:r>
      <w:r w:rsidRPr="000505D0">
        <w:rPr>
          <w:rFonts w:ascii="Times New Roman" w:hAnsi="Times New Roman" w:cs="Times New Roman"/>
          <w:noProof/>
          <w:kern w:val="0"/>
          <w:szCs w:val="24"/>
        </w:rPr>
        <w:tab/>
        <w:t xml:space="preserve">S. Balandin, I. Oliver, S. Boldyrev, A. Smirnov, N. Shilov, and A. Kashevnik, “Multimedia services on top of M3 Smart Spaces,” </w:t>
      </w:r>
      <w:r w:rsidRPr="000505D0">
        <w:rPr>
          <w:rFonts w:ascii="Times New Roman" w:hAnsi="Times New Roman" w:cs="Times New Roman"/>
          <w:i/>
          <w:iCs/>
          <w:noProof/>
          <w:kern w:val="0"/>
          <w:szCs w:val="24"/>
        </w:rPr>
        <w:t>Proc. - 2010 IEEE Reg. 8 Int. Conf. Comput. Technol. Electr. Electron. Eng. Sib.</w:t>
      </w:r>
      <w:r w:rsidRPr="000505D0">
        <w:rPr>
          <w:rFonts w:ascii="Times New Roman" w:hAnsi="Times New Roman" w:cs="Times New Roman"/>
          <w:noProof/>
          <w:kern w:val="0"/>
          <w:szCs w:val="24"/>
        </w:rPr>
        <w:t>, vol. 13, no. 2, pp. 728–732, 2010, doi: 10.1109/SIBIRCON.2010.5555154.</w:t>
      </w:r>
    </w:p>
    <w:p w14:paraId="69AB5AF5"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6]</w:t>
      </w:r>
      <w:r w:rsidRPr="000505D0">
        <w:rPr>
          <w:rFonts w:ascii="Times New Roman" w:hAnsi="Times New Roman" w:cs="Times New Roman"/>
          <w:noProof/>
          <w:kern w:val="0"/>
          <w:szCs w:val="24"/>
        </w:rPr>
        <w:tab/>
        <w:t xml:space="preserve">I. W. Hidayati and N. Usman, “Manajemen Keuangan Masjid Bagi Takmir Masjid Nurul Iman Perumahan Pondok Rejo Asri Sebagai Upaya Meningkatkan Kemakmuran Masjid,” </w:t>
      </w:r>
      <w:r w:rsidRPr="000505D0">
        <w:rPr>
          <w:rFonts w:ascii="Times New Roman" w:hAnsi="Times New Roman" w:cs="Times New Roman"/>
          <w:i/>
          <w:iCs/>
          <w:noProof/>
          <w:kern w:val="0"/>
          <w:szCs w:val="24"/>
        </w:rPr>
        <w:t>Community Empower.</w:t>
      </w:r>
      <w:r w:rsidRPr="000505D0">
        <w:rPr>
          <w:rFonts w:ascii="Times New Roman" w:hAnsi="Times New Roman" w:cs="Times New Roman"/>
          <w:noProof/>
          <w:kern w:val="0"/>
          <w:szCs w:val="24"/>
        </w:rPr>
        <w:t>, vol. 3, no. 1, pp. 1–7, 2018, doi: 10.31603/ce.v3i1.2440.</w:t>
      </w:r>
    </w:p>
    <w:p w14:paraId="6DCD52A6"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7]</w:t>
      </w:r>
      <w:r w:rsidRPr="000505D0">
        <w:rPr>
          <w:rFonts w:ascii="Times New Roman" w:hAnsi="Times New Roman" w:cs="Times New Roman"/>
          <w:noProof/>
          <w:kern w:val="0"/>
          <w:szCs w:val="24"/>
        </w:rPr>
        <w:tab/>
        <w:t xml:space="preserve">M. E. Apriyani, M. Huda, and S. Prasetyaningsih, “Analisis Penggunaan Marker Tracking Pada Augmented Reality Huruf Hijaiyah,” </w:t>
      </w:r>
      <w:r w:rsidRPr="000505D0">
        <w:rPr>
          <w:rFonts w:ascii="Times New Roman" w:hAnsi="Times New Roman" w:cs="Times New Roman"/>
          <w:i/>
          <w:iCs/>
          <w:noProof/>
          <w:kern w:val="0"/>
          <w:szCs w:val="24"/>
        </w:rPr>
        <w:t>J. INFOTEL - Inform. Telekomun. Elektron.</w:t>
      </w:r>
      <w:r w:rsidRPr="000505D0">
        <w:rPr>
          <w:rFonts w:ascii="Times New Roman" w:hAnsi="Times New Roman" w:cs="Times New Roman"/>
          <w:noProof/>
          <w:kern w:val="0"/>
          <w:szCs w:val="24"/>
        </w:rPr>
        <w:t>, vol. 8, no. 1, p. 71, 2016, doi: 10.20895/infotel.v8i1.54.</w:t>
      </w:r>
    </w:p>
    <w:p w14:paraId="78E8AEDA"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8]</w:t>
      </w:r>
      <w:r w:rsidRPr="000505D0">
        <w:rPr>
          <w:rFonts w:ascii="Times New Roman" w:hAnsi="Times New Roman" w:cs="Times New Roman"/>
          <w:noProof/>
          <w:kern w:val="0"/>
          <w:szCs w:val="24"/>
        </w:rPr>
        <w:tab/>
        <w:t xml:space="preserve">I. Maulana, N. Suryani, and A. Asrowi, “Augmented Reality: Solusi Pembelajaran IPA di Era Revolusi Industri 4.0,” </w:t>
      </w:r>
      <w:r w:rsidRPr="000505D0">
        <w:rPr>
          <w:rFonts w:ascii="Times New Roman" w:hAnsi="Times New Roman" w:cs="Times New Roman"/>
          <w:i/>
          <w:iCs/>
          <w:noProof/>
          <w:kern w:val="0"/>
          <w:szCs w:val="24"/>
        </w:rPr>
        <w:t>Proc. ICECRS</w:t>
      </w:r>
      <w:r w:rsidRPr="000505D0">
        <w:rPr>
          <w:rFonts w:ascii="Times New Roman" w:hAnsi="Times New Roman" w:cs="Times New Roman"/>
          <w:noProof/>
          <w:kern w:val="0"/>
          <w:szCs w:val="24"/>
        </w:rPr>
        <w:t>, vol. 2, no. 1, pp. 19–26, 2019, doi: 10.21070/picecrs.v2i1.2399.</w:t>
      </w:r>
    </w:p>
    <w:p w14:paraId="1188C77A"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9]</w:t>
      </w:r>
      <w:r w:rsidRPr="000505D0">
        <w:rPr>
          <w:rFonts w:ascii="Times New Roman" w:hAnsi="Times New Roman" w:cs="Times New Roman"/>
          <w:noProof/>
          <w:kern w:val="0"/>
          <w:szCs w:val="24"/>
        </w:rPr>
        <w:tab/>
        <w:t xml:space="preserve">S. Pratasik and I. Rianto, “Pengembangan Aplikasi E-DUK Dalam Pengelolaan SDM Menggunakan Metode Agile Development The Development Of E-DUK Application in HR Management Using Agile Development Method,” </w:t>
      </w:r>
      <w:r w:rsidRPr="000505D0">
        <w:rPr>
          <w:rFonts w:ascii="Times New Roman" w:hAnsi="Times New Roman" w:cs="Times New Roman"/>
          <w:i/>
          <w:iCs/>
          <w:noProof/>
          <w:kern w:val="0"/>
          <w:szCs w:val="24"/>
        </w:rPr>
        <w:t>Cogito Smart J. |</w:t>
      </w:r>
      <w:r w:rsidRPr="000505D0">
        <w:rPr>
          <w:rFonts w:ascii="Times New Roman" w:hAnsi="Times New Roman" w:cs="Times New Roman"/>
          <w:noProof/>
          <w:kern w:val="0"/>
          <w:szCs w:val="24"/>
        </w:rPr>
        <w:t>, vol. 6, no. 2, pp. 204–216, 2020.</w:t>
      </w:r>
    </w:p>
    <w:p w14:paraId="4759448C"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0]</w:t>
      </w:r>
      <w:r w:rsidRPr="000505D0">
        <w:rPr>
          <w:rFonts w:ascii="Times New Roman" w:hAnsi="Times New Roman" w:cs="Times New Roman"/>
          <w:noProof/>
          <w:kern w:val="0"/>
          <w:szCs w:val="24"/>
        </w:rPr>
        <w:tab/>
        <w:t xml:space="preserve">I. Larasati, A. N. Yusril, and P. Al Zukri, “Systematic Literature Review Analisis Metode Agile Dalam Pengembangan Aplikasi Mobile,” </w:t>
      </w:r>
      <w:r w:rsidRPr="000505D0">
        <w:rPr>
          <w:rFonts w:ascii="Times New Roman" w:hAnsi="Times New Roman" w:cs="Times New Roman"/>
          <w:i/>
          <w:iCs/>
          <w:noProof/>
          <w:kern w:val="0"/>
          <w:szCs w:val="24"/>
        </w:rPr>
        <w:t>Sistemasi</w:t>
      </w:r>
      <w:r w:rsidRPr="000505D0">
        <w:rPr>
          <w:rFonts w:ascii="Times New Roman" w:hAnsi="Times New Roman" w:cs="Times New Roman"/>
          <w:noProof/>
          <w:kern w:val="0"/>
          <w:szCs w:val="24"/>
        </w:rPr>
        <w:t>, vol. 10, no. 2, p. 369, 2021, doi: 10.32520/stmsi.v10i2.1237.</w:t>
      </w:r>
    </w:p>
    <w:p w14:paraId="46A795A9"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1]</w:t>
      </w:r>
      <w:r w:rsidRPr="000505D0">
        <w:rPr>
          <w:rFonts w:ascii="Times New Roman" w:hAnsi="Times New Roman" w:cs="Times New Roman"/>
          <w:noProof/>
          <w:kern w:val="0"/>
          <w:szCs w:val="24"/>
        </w:rPr>
        <w:tab/>
        <w:t xml:space="preserve">A. A. Arsyad, M. Mashud, and A. Sumardin, “Implementasi Metode Agile Scrum Pada Sistem Informasi Akuntasi CV Tritama Inti Persada,” </w:t>
      </w:r>
      <w:r w:rsidRPr="000505D0">
        <w:rPr>
          <w:rFonts w:ascii="Times New Roman" w:hAnsi="Times New Roman" w:cs="Times New Roman"/>
          <w:i/>
          <w:iCs/>
          <w:noProof/>
          <w:kern w:val="0"/>
          <w:szCs w:val="24"/>
        </w:rPr>
        <w:t>J. Ilm. Sist. Inf. Akunt.</w:t>
      </w:r>
      <w:r w:rsidRPr="000505D0">
        <w:rPr>
          <w:rFonts w:ascii="Times New Roman" w:hAnsi="Times New Roman" w:cs="Times New Roman"/>
          <w:noProof/>
          <w:kern w:val="0"/>
          <w:szCs w:val="24"/>
        </w:rPr>
        <w:t>, vol. 2, no. 2, pp. 82–87, 2022, doi: 10.33365/jimasia.v2i2.2241.</w:t>
      </w:r>
    </w:p>
    <w:p w14:paraId="26255654"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2]</w:t>
      </w:r>
      <w:r w:rsidRPr="000505D0">
        <w:rPr>
          <w:rFonts w:ascii="Times New Roman" w:hAnsi="Times New Roman" w:cs="Times New Roman"/>
          <w:noProof/>
          <w:kern w:val="0"/>
          <w:szCs w:val="24"/>
        </w:rPr>
        <w:tab/>
        <w:t>D. Gunawan, D. Haidar, and M. B. At, “Implementasi Aplikasi Informasi Kajian Islami di Masjid Nurul Iman Abstrak,” vol. 4, no. 2, pp. 245–252, 2023.</w:t>
      </w:r>
    </w:p>
    <w:p w14:paraId="016D9781"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3]</w:t>
      </w:r>
      <w:r w:rsidRPr="000505D0">
        <w:rPr>
          <w:rFonts w:ascii="Times New Roman" w:hAnsi="Times New Roman" w:cs="Times New Roman"/>
          <w:noProof/>
          <w:kern w:val="0"/>
          <w:szCs w:val="24"/>
        </w:rPr>
        <w:tab/>
        <w:t xml:space="preserve">A. Gemala Jondya, J. Josh, D. Pradipta Saputro, and L. Christopher Sungkharisma, “Pengembangan Aplikasi Augmented Reality ‘e-Museum’ dengan Metode Agile untuk Meningkatkan Pengalaman Pengunjung Museum,” </w:t>
      </w:r>
      <w:r w:rsidRPr="000505D0">
        <w:rPr>
          <w:rFonts w:ascii="Times New Roman" w:hAnsi="Times New Roman" w:cs="Times New Roman"/>
          <w:i/>
          <w:iCs/>
          <w:noProof/>
          <w:kern w:val="0"/>
          <w:szCs w:val="24"/>
        </w:rPr>
        <w:t>J. Inf. Syst. Res.</w:t>
      </w:r>
      <w:r w:rsidRPr="000505D0">
        <w:rPr>
          <w:rFonts w:ascii="Times New Roman" w:hAnsi="Times New Roman" w:cs="Times New Roman"/>
          <w:noProof/>
          <w:kern w:val="0"/>
          <w:szCs w:val="24"/>
        </w:rPr>
        <w:t>, vol. 3, no. 4, pp. 483–489, 2022, doi: 10.47065/josh.v3i4.1746.</w:t>
      </w:r>
    </w:p>
    <w:p w14:paraId="6459F22C"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4]</w:t>
      </w:r>
      <w:r w:rsidRPr="000505D0">
        <w:rPr>
          <w:rFonts w:ascii="Times New Roman" w:hAnsi="Times New Roman" w:cs="Times New Roman"/>
          <w:noProof/>
          <w:kern w:val="0"/>
          <w:szCs w:val="24"/>
        </w:rPr>
        <w:tab/>
        <w:t xml:space="preserve">I. Ali, A. I. Purnamasari, A. Faqih, M. I. Luthfi, and S. Lubis, “Pengembangan Augmented Reality Menggunakan Metode AGILE Sebagai Media Pembelajaran Wisata Religi,” </w:t>
      </w:r>
      <w:r w:rsidRPr="000505D0">
        <w:rPr>
          <w:rFonts w:ascii="Times New Roman" w:hAnsi="Times New Roman" w:cs="Times New Roman"/>
          <w:i/>
          <w:iCs/>
          <w:noProof/>
          <w:kern w:val="0"/>
          <w:szCs w:val="24"/>
        </w:rPr>
        <w:t>JURIKOM (Jurnal Ris. Komputer)</w:t>
      </w:r>
      <w:r w:rsidRPr="000505D0">
        <w:rPr>
          <w:rFonts w:ascii="Times New Roman" w:hAnsi="Times New Roman" w:cs="Times New Roman"/>
          <w:noProof/>
          <w:kern w:val="0"/>
          <w:szCs w:val="24"/>
        </w:rPr>
        <w:t>, vol. 9, no. 6, p. 2067, 2022, doi: 10.30865/jurikom.v9i6.5342.</w:t>
      </w:r>
    </w:p>
    <w:p w14:paraId="69AC78AB"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5]</w:t>
      </w:r>
      <w:r w:rsidRPr="000505D0">
        <w:rPr>
          <w:rFonts w:ascii="Times New Roman" w:hAnsi="Times New Roman" w:cs="Times New Roman"/>
          <w:noProof/>
          <w:kern w:val="0"/>
          <w:szCs w:val="24"/>
        </w:rPr>
        <w:tab/>
        <w:t>Y. Stapa, L. Bajo, K. Komodo, and M. Barat, “IMPLEMENTASI KEBIJAKAN DISIPLIN MADRASAH : STUDI KASUS PENEGAKAN TATA TERTIB DI MIN,” vol. 1, no. 1, 2023.</w:t>
      </w:r>
    </w:p>
    <w:p w14:paraId="189E3900"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6]</w:t>
      </w:r>
      <w:r w:rsidRPr="000505D0">
        <w:rPr>
          <w:rFonts w:ascii="Times New Roman" w:hAnsi="Times New Roman" w:cs="Times New Roman"/>
          <w:noProof/>
          <w:kern w:val="0"/>
          <w:szCs w:val="24"/>
        </w:rPr>
        <w:tab/>
        <w:t xml:space="preserve">M. R. Fadli, “Memahami desain metode penelitian kualitatif,” </w:t>
      </w:r>
      <w:r w:rsidRPr="000505D0">
        <w:rPr>
          <w:rFonts w:ascii="Times New Roman" w:hAnsi="Times New Roman" w:cs="Times New Roman"/>
          <w:i/>
          <w:iCs/>
          <w:noProof/>
          <w:kern w:val="0"/>
          <w:szCs w:val="24"/>
        </w:rPr>
        <w:t>Humanika</w:t>
      </w:r>
      <w:r w:rsidRPr="000505D0">
        <w:rPr>
          <w:rFonts w:ascii="Times New Roman" w:hAnsi="Times New Roman" w:cs="Times New Roman"/>
          <w:noProof/>
          <w:kern w:val="0"/>
          <w:szCs w:val="24"/>
        </w:rPr>
        <w:t>, vol. 21, no. 1, pp. 33–54, 2021, doi: 10.21831/hum.v21i1.38075.</w:t>
      </w:r>
    </w:p>
    <w:p w14:paraId="08FD78AA"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kern w:val="0"/>
          <w:szCs w:val="24"/>
        </w:rPr>
      </w:pPr>
      <w:r w:rsidRPr="000505D0">
        <w:rPr>
          <w:rFonts w:ascii="Times New Roman" w:hAnsi="Times New Roman" w:cs="Times New Roman"/>
          <w:noProof/>
          <w:kern w:val="0"/>
          <w:szCs w:val="24"/>
        </w:rPr>
        <w:t>[17]</w:t>
      </w:r>
      <w:r w:rsidRPr="000505D0">
        <w:rPr>
          <w:rFonts w:ascii="Times New Roman" w:hAnsi="Times New Roman" w:cs="Times New Roman"/>
          <w:noProof/>
          <w:kern w:val="0"/>
          <w:szCs w:val="24"/>
        </w:rPr>
        <w:tab/>
        <w:t xml:space="preserve">M. Riyadh Abdul Halim and E. Wahyu Hidayat, “Augmented Reality Fitnes dengan Speech Recognition Berbasis Markerless Korespondensi,” </w:t>
      </w:r>
      <w:r w:rsidRPr="000505D0">
        <w:rPr>
          <w:rFonts w:ascii="Times New Roman" w:hAnsi="Times New Roman" w:cs="Times New Roman"/>
          <w:i/>
          <w:iCs/>
          <w:noProof/>
          <w:kern w:val="0"/>
          <w:szCs w:val="24"/>
        </w:rPr>
        <w:t>Sci. Artic. Informatics Students</w:t>
      </w:r>
      <w:r w:rsidRPr="000505D0">
        <w:rPr>
          <w:rFonts w:ascii="Times New Roman" w:hAnsi="Times New Roman" w:cs="Times New Roman"/>
          <w:noProof/>
          <w:kern w:val="0"/>
          <w:szCs w:val="24"/>
        </w:rPr>
        <w:t>, vol. 2, no. 2, pp. 85–95, 2019, [Online]. Available: https://publikasi.unsil.ac.id/index.php/sais.</w:t>
      </w:r>
    </w:p>
    <w:p w14:paraId="7F0AC60E" w14:textId="77777777" w:rsidR="000505D0" w:rsidRPr="000505D0" w:rsidRDefault="000505D0" w:rsidP="000505D0">
      <w:pPr>
        <w:widowControl w:val="0"/>
        <w:autoSpaceDE w:val="0"/>
        <w:autoSpaceDN w:val="0"/>
        <w:adjustRightInd w:val="0"/>
        <w:spacing w:line="240" w:lineRule="auto"/>
        <w:ind w:left="640" w:hanging="640"/>
        <w:rPr>
          <w:rFonts w:ascii="Times New Roman" w:hAnsi="Times New Roman" w:cs="Times New Roman"/>
          <w:noProof/>
        </w:rPr>
      </w:pPr>
      <w:r w:rsidRPr="000505D0">
        <w:rPr>
          <w:rFonts w:ascii="Times New Roman" w:hAnsi="Times New Roman" w:cs="Times New Roman"/>
          <w:noProof/>
          <w:kern w:val="0"/>
          <w:szCs w:val="24"/>
        </w:rPr>
        <w:t>[18]</w:t>
      </w:r>
      <w:r w:rsidRPr="000505D0">
        <w:rPr>
          <w:rFonts w:ascii="Times New Roman" w:hAnsi="Times New Roman" w:cs="Times New Roman"/>
          <w:noProof/>
          <w:kern w:val="0"/>
          <w:szCs w:val="24"/>
        </w:rPr>
        <w:tab/>
        <w:t xml:space="preserve">I. Gusti, A. Agung, and O. Dewi, “Sebuah tinjauan terhadap tipe pengumpulan data dalam penelitian akuntansi kritis,” </w:t>
      </w:r>
      <w:r w:rsidRPr="000505D0">
        <w:rPr>
          <w:rFonts w:ascii="Times New Roman" w:hAnsi="Times New Roman" w:cs="Times New Roman"/>
          <w:i/>
          <w:iCs/>
          <w:noProof/>
          <w:kern w:val="0"/>
          <w:szCs w:val="24"/>
        </w:rPr>
        <w:t>Akuntabel</w:t>
      </w:r>
      <w:r w:rsidRPr="000505D0">
        <w:rPr>
          <w:rFonts w:ascii="Times New Roman" w:hAnsi="Times New Roman" w:cs="Times New Roman"/>
          <w:noProof/>
          <w:kern w:val="0"/>
          <w:szCs w:val="24"/>
        </w:rPr>
        <w:t>, vol. 18, no. 2, pp. 232–335, 2021, [Online]. Available: http://journal.feb.unmul.ac.id/index.php/AKUNTABEL.</w:t>
      </w:r>
    </w:p>
    <w:p w14:paraId="510B6406" w14:textId="141D37D0" w:rsidR="00AF73B9" w:rsidRPr="00AF73B9" w:rsidRDefault="0082317F" w:rsidP="00AF73B9">
      <w:pPr>
        <w:jc w:val="both"/>
        <w:rPr>
          <w:rFonts w:ascii="Times New Roman" w:hAnsi="Times New Roman" w:cs="Times New Roman"/>
          <w:b/>
          <w:bCs/>
        </w:rPr>
      </w:pPr>
      <w:r>
        <w:rPr>
          <w:rFonts w:ascii="Times New Roman" w:hAnsi="Times New Roman" w:cs="Times New Roman"/>
          <w:b/>
          <w:bCs/>
        </w:rPr>
        <w:fldChar w:fldCharType="end"/>
      </w:r>
    </w:p>
    <w:sectPr w:rsidR="00AF73B9" w:rsidRPr="00AF73B9" w:rsidSect="00717F3F">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94AFE"/>
    <w:multiLevelType w:val="hybridMultilevel"/>
    <w:tmpl w:val="A21200F8"/>
    <w:lvl w:ilvl="0" w:tplc="5534FF7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3B6AF3"/>
    <w:multiLevelType w:val="multilevel"/>
    <w:tmpl w:val="5DEC7F88"/>
    <w:lvl w:ilvl="0">
      <w:start w:val="1"/>
      <w:numFmt w:val="upperRoman"/>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62C3D83"/>
    <w:multiLevelType w:val="hybridMultilevel"/>
    <w:tmpl w:val="3092ADFC"/>
    <w:lvl w:ilvl="0" w:tplc="853A63BA">
      <w:start w:val="1"/>
      <w:numFmt w:val="upperRoman"/>
      <w:lvlText w:val="%1."/>
      <w:lvlJc w:val="left"/>
      <w:pPr>
        <w:ind w:left="1080" w:hanging="720"/>
      </w:pPr>
      <w:rPr>
        <w:rFonts w:ascii="Arial" w:hAnsi="Arial" w:cs="Arial" w:hint="default"/>
        <w:b w:val="0"/>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31626098">
    <w:abstractNumId w:val="1"/>
  </w:num>
  <w:num w:numId="2" w16cid:durableId="1949462346">
    <w:abstractNumId w:val="0"/>
  </w:num>
  <w:num w:numId="3" w16cid:durableId="20364235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stylePaneFormatFilter w:val="5324" w:allStyles="0" w:customStyles="0" w:latentStyles="1" w:stylesInUse="0" w:headingStyles="1" w:numberingStyles="0" w:tableStyles="0" w:directFormattingOnRuns="1" w:directFormattingOnParagraphs="1" w:directFormattingOnNumbering="0" w:directFormattingOnTables="0" w:clearFormatting="1" w:top3HeadingStyles="0" w:visibleStyles="1" w:alternateStyleNames="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EB8"/>
    <w:rsid w:val="000208F0"/>
    <w:rsid w:val="000505D0"/>
    <w:rsid w:val="001223F3"/>
    <w:rsid w:val="0013347F"/>
    <w:rsid w:val="00172FC5"/>
    <w:rsid w:val="002A78D0"/>
    <w:rsid w:val="002B35F0"/>
    <w:rsid w:val="002B76C5"/>
    <w:rsid w:val="002B7946"/>
    <w:rsid w:val="00301BC4"/>
    <w:rsid w:val="00330682"/>
    <w:rsid w:val="00522ED0"/>
    <w:rsid w:val="00533A59"/>
    <w:rsid w:val="00600455"/>
    <w:rsid w:val="00717F3F"/>
    <w:rsid w:val="0075116E"/>
    <w:rsid w:val="0076361E"/>
    <w:rsid w:val="00791575"/>
    <w:rsid w:val="007C67C1"/>
    <w:rsid w:val="0082317F"/>
    <w:rsid w:val="00892507"/>
    <w:rsid w:val="009B1BA4"/>
    <w:rsid w:val="00A504FA"/>
    <w:rsid w:val="00A7121F"/>
    <w:rsid w:val="00AE7E5C"/>
    <w:rsid w:val="00AF039E"/>
    <w:rsid w:val="00AF73B9"/>
    <w:rsid w:val="00B203AD"/>
    <w:rsid w:val="00B93C85"/>
    <w:rsid w:val="00C60F26"/>
    <w:rsid w:val="00CB6389"/>
    <w:rsid w:val="00D43FED"/>
    <w:rsid w:val="00D70D16"/>
    <w:rsid w:val="00D91C2C"/>
    <w:rsid w:val="00E23EB8"/>
    <w:rsid w:val="00E900C2"/>
    <w:rsid w:val="00E961E5"/>
    <w:rsid w:val="00ED7CE4"/>
    <w:rsid w:val="00F456F5"/>
    <w:rsid w:val="00F965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5081C"/>
  <w15:chartTrackingRefBased/>
  <w15:docId w15:val="{E6F1F8BF-1CF5-4222-B01B-65138DC16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C85"/>
  </w:style>
  <w:style w:type="paragraph" w:styleId="Heading1">
    <w:name w:val="heading 1"/>
    <w:basedOn w:val="Normal"/>
    <w:next w:val="Normal"/>
    <w:link w:val="Heading1Char"/>
    <w:uiPriority w:val="9"/>
    <w:qFormat/>
    <w:rsid w:val="00E961E5"/>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2B35F0"/>
    <w:pPr>
      <w:keepNext/>
      <w:keepLines/>
      <w:numPr>
        <w:ilvl w:val="1"/>
        <w:numId w:val="1"/>
      </w:numPr>
      <w:spacing w:before="120" w:after="12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autoRedefine/>
    <w:uiPriority w:val="9"/>
    <w:unhideWhenUsed/>
    <w:qFormat/>
    <w:rsid w:val="00D70D16"/>
    <w:pPr>
      <w:keepNext/>
      <w:keepLines/>
      <w:numPr>
        <w:ilvl w:val="2"/>
        <w:numId w:val="1"/>
      </w:numPr>
      <w:spacing w:before="120" w:after="120"/>
      <w:outlineLvl w:val="2"/>
    </w:pPr>
    <w:rPr>
      <w:rFonts w:ascii="Times New Roman" w:eastAsiaTheme="majorEastAsia" w:hAnsi="Times New Roman"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61E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2B35F0"/>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D70D16"/>
    <w:rPr>
      <w:rFonts w:ascii="Times New Roman" w:eastAsiaTheme="majorEastAsia" w:hAnsi="Times New Roman" w:cstheme="majorBidi"/>
      <w:sz w:val="24"/>
      <w:szCs w:val="24"/>
    </w:rPr>
  </w:style>
  <w:style w:type="character" w:styleId="Hyperlink">
    <w:name w:val="Hyperlink"/>
    <w:basedOn w:val="DefaultParagraphFont"/>
    <w:uiPriority w:val="99"/>
    <w:unhideWhenUsed/>
    <w:rsid w:val="0013347F"/>
    <w:rPr>
      <w:color w:val="0563C1" w:themeColor="hyperlink"/>
      <w:u w:val="single"/>
    </w:rPr>
  </w:style>
  <w:style w:type="character" w:styleId="UnresolvedMention">
    <w:name w:val="Unresolved Mention"/>
    <w:basedOn w:val="DefaultParagraphFont"/>
    <w:uiPriority w:val="99"/>
    <w:semiHidden/>
    <w:unhideWhenUsed/>
    <w:rsid w:val="0013347F"/>
    <w:rPr>
      <w:color w:val="605E5C"/>
      <w:shd w:val="clear" w:color="auto" w:fill="E1DFDD"/>
    </w:rPr>
  </w:style>
  <w:style w:type="paragraph" w:styleId="ListParagraph">
    <w:name w:val="List Paragraph"/>
    <w:basedOn w:val="Normal"/>
    <w:uiPriority w:val="34"/>
    <w:qFormat/>
    <w:rsid w:val="00A504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71246">
      <w:bodyDiv w:val="1"/>
      <w:marLeft w:val="0"/>
      <w:marRight w:val="0"/>
      <w:marTop w:val="0"/>
      <w:marBottom w:val="0"/>
      <w:divBdr>
        <w:top w:val="none" w:sz="0" w:space="0" w:color="auto"/>
        <w:left w:val="none" w:sz="0" w:space="0" w:color="auto"/>
        <w:bottom w:val="none" w:sz="0" w:space="0" w:color="auto"/>
        <w:right w:val="none" w:sz="0" w:space="0" w:color="auto"/>
      </w:divBdr>
    </w:div>
    <w:div w:id="331029460">
      <w:bodyDiv w:val="1"/>
      <w:marLeft w:val="0"/>
      <w:marRight w:val="0"/>
      <w:marTop w:val="0"/>
      <w:marBottom w:val="0"/>
      <w:divBdr>
        <w:top w:val="none" w:sz="0" w:space="0" w:color="auto"/>
        <w:left w:val="none" w:sz="0" w:space="0" w:color="auto"/>
        <w:bottom w:val="none" w:sz="0" w:space="0" w:color="auto"/>
        <w:right w:val="none" w:sz="0" w:space="0" w:color="auto"/>
      </w:divBdr>
    </w:div>
    <w:div w:id="932787820">
      <w:bodyDiv w:val="1"/>
      <w:marLeft w:val="0"/>
      <w:marRight w:val="0"/>
      <w:marTop w:val="0"/>
      <w:marBottom w:val="0"/>
      <w:divBdr>
        <w:top w:val="none" w:sz="0" w:space="0" w:color="auto"/>
        <w:left w:val="none" w:sz="0" w:space="0" w:color="auto"/>
        <w:bottom w:val="none" w:sz="0" w:space="0" w:color="auto"/>
        <w:right w:val="none" w:sz="0" w:space="0" w:color="auto"/>
      </w:divBdr>
    </w:div>
    <w:div w:id="957444870">
      <w:bodyDiv w:val="1"/>
      <w:marLeft w:val="0"/>
      <w:marRight w:val="0"/>
      <w:marTop w:val="0"/>
      <w:marBottom w:val="0"/>
      <w:divBdr>
        <w:top w:val="none" w:sz="0" w:space="0" w:color="auto"/>
        <w:left w:val="none" w:sz="0" w:space="0" w:color="auto"/>
        <w:bottom w:val="none" w:sz="0" w:space="0" w:color="auto"/>
        <w:right w:val="none" w:sz="0" w:space="0" w:color="auto"/>
      </w:divBdr>
    </w:div>
    <w:div w:id="139080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342532-2B72-47DE-B0D3-85E5ADE80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4</Pages>
  <Words>7549</Words>
  <Characters>4303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 PC</dc:creator>
  <cp:keywords/>
  <dc:description/>
  <cp:lastModifiedBy>Lenovo PC</cp:lastModifiedBy>
  <cp:revision>4</cp:revision>
  <dcterms:created xsi:type="dcterms:W3CDTF">2023-06-27T13:19:00Z</dcterms:created>
  <dcterms:modified xsi:type="dcterms:W3CDTF">2023-06-28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97c4b9-17ba-37ea-aa8d-1ba73012a367</vt:lpwstr>
  </property>
  <property fmtid="{D5CDD505-2E9C-101B-9397-08002B2CF9AE}" pid="24" name="Mendeley Citation Style_1">
    <vt:lpwstr>http://www.zotero.org/styles/ieee</vt:lpwstr>
  </property>
</Properties>
</file>